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ins w:id="0" w:author="ecf" w:date="2018-12-03T15:02:00Z">
        <w:r>
          <w:rPr>
            <w:rFonts w:ascii="Times New Roman" w:hAnsi="Times New Roman" w:cs="Times New Roman"/>
            <w:b/>
            <w:i/>
            <w:sz w:val="24"/>
            <w:szCs w:val="24"/>
          </w:rPr>
          <w:t>studies, Bayesian analysis, and</w:t>
        </w:r>
      </w:ins>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ins w:id="1" w:author="ecf" w:date="2018-12-03T13:53:00Z"/>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ins w:id="2" w:author="ecf" w:date="2018-12-03T13:53:00Z">
        <w:r>
          <w:rPr>
            <w:rFonts w:ascii="Times New Roman" w:hAnsi="Times New Roman" w:cs="Times New Roman"/>
            <w:sz w:val="24"/>
            <w:szCs w:val="24"/>
          </w:rPr>
          <w:t>School of Ocean and Earth Science and Technology</w:t>
        </w:r>
      </w:ins>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ins w:id="3" w:author="ecf" w:date="2018-12-03T13:53:00Z">
        <w:r>
          <w:rPr>
            <w:rFonts w:ascii="Times New Roman" w:hAnsi="Times New Roman" w:cs="Times New Roman"/>
            <w:sz w:val="24"/>
            <w:szCs w:val="24"/>
          </w:rPr>
          <w:t>6</w:t>
        </w:r>
      </w:ins>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conducted a </w:t>
      </w:r>
      <w:ins w:id="4"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5"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ins w:id="6" w:author="ecf" w:date="2018-12-03T15:07:00Z">
        <w:r>
          <w:rPr>
            <w:rFonts w:ascii="Times New Roman" w:hAnsi="Times New Roman" w:cs="Times New Roman"/>
            <w:sz w:val="24"/>
            <w:szCs w:val="24"/>
          </w:rPr>
          <w:t xml:space="preserve">10.3% of 4,179 </w:t>
        </w:r>
      </w:ins>
      <w:del w:id="7" w:author="ecf" w:date="2018-12-03T15:07:00Z">
        <w:r w:rsidRPr="00046C8F" w:rsidDel="00747F4C">
          <w:rPr>
            <w:rFonts w:ascii="Times New Roman" w:hAnsi="Times New Roman" w:cs="Times New Roman"/>
            <w:sz w:val="24"/>
            <w:szCs w:val="24"/>
          </w:rPr>
          <w:delText>431 marked</w:delText>
        </w:r>
      </w:del>
      <w:ins w:id="8" w:author="ecf" w:date="2018-12-03T15:07:00Z">
        <w:r>
          <w:rPr>
            <w:rFonts w:ascii="Times New Roman" w:hAnsi="Times New Roman" w:cs="Times New Roman"/>
            <w:sz w:val="24"/>
            <w:szCs w:val="24"/>
          </w:rPr>
          <w:t>tagged</w:t>
        </w:r>
      </w:ins>
      <w:r w:rsidRPr="00046C8F">
        <w:rPr>
          <w:rFonts w:ascii="Times New Roman" w:hAnsi="Times New Roman" w:cs="Times New Roman"/>
          <w:sz w:val="24"/>
          <w:szCs w:val="24"/>
        </w:rPr>
        <w:t xml:space="preserve"> fish were recaptured. </w:t>
      </w:r>
      <w:ins w:id="9"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10"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11"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2"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3"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4"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5" w:author="ecf" w:date="2018-12-04T09:53:00Z">
        <w:r>
          <w:rPr>
            <w:rFonts w:ascii="Times New Roman" w:hAnsi="Times New Roman" w:cs="Times New Roman"/>
            <w:sz w:val="24"/>
            <w:szCs w:val="24"/>
          </w:rPr>
          <w:t xml:space="preserve"> </w:t>
        </w:r>
      </w:ins>
      <w:ins w:id="16" w:author="ecf" w:date="2018-12-04T09:54:00Z">
        <w:r>
          <w:rPr>
            <w:rFonts w:ascii="Times New Roman" w:hAnsi="Times New Roman" w:cs="Times New Roman"/>
            <w:sz w:val="24"/>
            <w:szCs w:val="24"/>
          </w:rPr>
          <w:t>(</w:t>
        </w:r>
      </w:ins>
      <m:oMath>
        <m:sSub>
          <m:sSubPr>
            <m:ctrlPr>
              <w:ins w:id="17" w:author="ecf" w:date="2018-12-04T09:53:00Z">
                <w:rPr>
                  <w:rFonts w:ascii="Cambria Math" w:hAnsi="Cambria Math" w:cs="Times New Roman"/>
                  <w:i/>
                  <w:sz w:val="24"/>
                  <w:szCs w:val="24"/>
                </w:rPr>
              </w:ins>
            </m:ctrlPr>
          </m:sSubPr>
          <m:e>
            <m:r>
              <w:ins w:id="18" w:author="ecf" w:date="2018-12-04T09:53:00Z">
                <w:rPr>
                  <w:rFonts w:ascii="Cambria Math" w:hAnsi="Cambria Math" w:cs="Times New Roman"/>
                  <w:sz w:val="24"/>
                  <w:szCs w:val="24"/>
                </w:rPr>
                <m:t>L</m:t>
              </w:ins>
            </m:r>
          </m:e>
          <m:sub>
            <m:r>
              <w:ins w:id="19" w:author="ecf" w:date="2018-12-04T09:53:00Z">
                <w:rPr>
                  <w:rFonts w:ascii="Cambria Math" w:hAnsi="Cambria Math" w:cs="Times New Roman"/>
                  <w:sz w:val="24"/>
                  <w:szCs w:val="24"/>
                </w:rPr>
                <m:t>∞</m:t>
              </w:ins>
            </m:r>
          </m:sub>
        </m:sSub>
      </m:oMath>
      <w:ins w:id="20" w:author="ecf" w:date="2018-12-04T09:53:00Z">
        <w:r>
          <w:rPr>
            <w:rFonts w:ascii="Times New Roman" w:hAnsi="Times New Roman" w:cs="Times New Roman"/>
            <w:sz w:val="24"/>
            <w:szCs w:val="24"/>
          </w:rPr>
          <w:t xml:space="preserve"> = 67.55 cm FL and K = 0.21</w:t>
        </w:r>
      </w:ins>
      <w:ins w:id="21" w:author="ecf" w:date="2018-12-04T09:54:00Z">
        <w:r>
          <w:rPr>
            <w:rFonts w:ascii="Times New Roman" w:hAnsi="Times New Roman" w:cs="Times New Roman"/>
            <w:sz w:val="24"/>
            <w:szCs w:val="24"/>
          </w:rPr>
          <w:t>9</w:t>
        </w:r>
      </w:ins>
      <w:ins w:id="22"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3"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4" w:author="ecf" w:date="2018-12-03T15:07:00Z">
        <w:r w:rsidRPr="00046C8F" w:rsidDel="00747F4C">
          <w:rPr>
            <w:rFonts w:ascii="Times New Roman" w:hAnsi="Times New Roman" w:cs="Times New Roman"/>
            <w:sz w:val="24"/>
            <w:szCs w:val="24"/>
          </w:rPr>
          <w:delText xml:space="preserve"> and</w:delText>
        </w:r>
      </w:del>
      <w:del w:id="25"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6"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7"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8"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9"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30"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1" w:author="ecf" w:date="2018-12-03T14:12:00Z">
        <w:r>
          <w:rPr>
            <w:rFonts w:ascii="Times New Roman" w:hAnsi="Times New Roman" w:cs="Times New Roman"/>
            <w:sz w:val="24"/>
            <w:szCs w:val="24"/>
          </w:rPr>
          <w:t xml:space="preserve">, </w:t>
        </w:r>
      </w:ins>
      <w:ins w:id="32"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3"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4" w:author="ecf" w:date="2018-12-03T14:14:00Z">
        <w:r>
          <w:rPr>
            <w:rFonts w:ascii="Times New Roman" w:hAnsi="Times New Roman" w:cs="Times New Roman"/>
            <w:sz w:val="24"/>
            <w:szCs w:val="24"/>
          </w:rPr>
          <w:t xml:space="preserve"> </w:t>
        </w:r>
      </w:ins>
      <w:ins w:id="35" w:author="ecf" w:date="2018-12-03T14:15:00Z">
        <w:r>
          <w:rPr>
            <w:rFonts w:ascii="Times New Roman" w:hAnsi="Times New Roman" w:cs="Times New Roman"/>
            <w:sz w:val="24"/>
            <w:szCs w:val="24"/>
          </w:rPr>
          <w:t xml:space="preserve">While the current stock assessment for this fishery </w:t>
        </w:r>
      </w:ins>
      <w:ins w:id="36" w:author="ecf" w:date="2018-12-03T14:16:00Z">
        <w:r>
          <w:rPr>
            <w:rFonts w:ascii="Times New Roman" w:hAnsi="Times New Roman" w:cs="Times New Roman"/>
            <w:sz w:val="24"/>
            <w:szCs w:val="24"/>
          </w:rPr>
          <w:t xml:space="preserve">used </w:t>
        </w:r>
      </w:ins>
      <w:ins w:id="37" w:author="ecf" w:date="2018-12-03T14:11:00Z">
        <w:r>
          <w:rPr>
            <w:rFonts w:ascii="Times New Roman" w:hAnsi="Times New Roman" w:cs="Times New Roman"/>
            <w:sz w:val="24"/>
            <w:szCs w:val="24"/>
          </w:rPr>
          <w:t xml:space="preserve">a surplus production </w:t>
        </w:r>
      </w:ins>
      <w:ins w:id="38" w:author="ecf" w:date="2018-12-03T14:12:00Z">
        <w:r>
          <w:rPr>
            <w:rFonts w:ascii="Times New Roman" w:hAnsi="Times New Roman" w:cs="Times New Roman"/>
            <w:sz w:val="24"/>
            <w:szCs w:val="24"/>
          </w:rPr>
          <w:t>model</w:t>
        </w:r>
      </w:ins>
      <w:ins w:id="39" w:author="ecf" w:date="2018-12-03T14:18:00Z">
        <w:r>
          <w:rPr>
            <w:rFonts w:ascii="Times New Roman" w:hAnsi="Times New Roman" w:cs="Times New Roman"/>
            <w:sz w:val="24"/>
            <w:szCs w:val="24"/>
          </w:rPr>
          <w:t xml:space="preserve"> for the entire complex</w:t>
        </w:r>
      </w:ins>
      <w:ins w:id="40" w:author="ecf" w:date="2018-12-03T14:17:00Z">
        <w:r>
          <w:rPr>
            <w:rFonts w:ascii="Times New Roman" w:hAnsi="Times New Roman" w:cs="Times New Roman"/>
            <w:sz w:val="24"/>
            <w:szCs w:val="24"/>
          </w:rPr>
          <w:t xml:space="preserve">, there is interest in the </w:t>
        </w:r>
      </w:ins>
      <w:ins w:id="41" w:author="ecf" w:date="2018-12-03T14:19:00Z">
        <w:r>
          <w:rPr>
            <w:rFonts w:ascii="Times New Roman" w:hAnsi="Times New Roman" w:cs="Times New Roman"/>
            <w:sz w:val="24"/>
            <w:szCs w:val="24"/>
          </w:rPr>
          <w:t xml:space="preserve">potential </w:t>
        </w:r>
      </w:ins>
      <w:ins w:id="42" w:author="ecf" w:date="2018-12-03T14:17:00Z">
        <w:r>
          <w:rPr>
            <w:rFonts w:ascii="Times New Roman" w:hAnsi="Times New Roman" w:cs="Times New Roman"/>
            <w:sz w:val="24"/>
            <w:szCs w:val="24"/>
          </w:rPr>
          <w:t xml:space="preserve">use of </w:t>
        </w:r>
      </w:ins>
      <w:ins w:id="43" w:author="ecf" w:date="2018-12-03T14:18:00Z">
        <w:r>
          <w:rPr>
            <w:rFonts w:ascii="Times New Roman" w:hAnsi="Times New Roman" w:cs="Times New Roman"/>
            <w:sz w:val="24"/>
            <w:szCs w:val="24"/>
          </w:rPr>
          <w:t xml:space="preserve">species-specific, </w:t>
        </w:r>
      </w:ins>
      <w:ins w:id="44" w:author="ecf" w:date="2018-12-03T14:17:00Z">
        <w:r>
          <w:rPr>
            <w:rFonts w:ascii="Times New Roman" w:hAnsi="Times New Roman" w:cs="Times New Roman"/>
            <w:sz w:val="24"/>
            <w:szCs w:val="24"/>
          </w:rPr>
          <w:t>age-structured assessments that require improved life history studies of age and growth</w:t>
        </w:r>
      </w:ins>
      <w:ins w:id="45" w:author="ecf" w:date="2018-12-03T14:20:00Z">
        <w:r>
          <w:rPr>
            <w:rFonts w:ascii="Times New Roman" w:hAnsi="Times New Roman" w:cs="Times New Roman"/>
            <w:sz w:val="24"/>
            <w:szCs w:val="24"/>
          </w:rPr>
          <w:t xml:space="preserve"> of bottomfish</w:t>
        </w:r>
      </w:ins>
      <w:ins w:id="46" w:author="ecf" w:date="2018-12-03T14:17:00Z">
        <w:r>
          <w:rPr>
            <w:rFonts w:ascii="Times New Roman" w:hAnsi="Times New Roman" w:cs="Times New Roman"/>
            <w:sz w:val="24"/>
            <w:szCs w:val="24"/>
          </w:rPr>
          <w:t xml:space="preserve"> </w:t>
        </w:r>
      </w:ins>
      <w:ins w:id="47" w:author="ecf" w:date="2018-12-03T14:10:00Z">
        <w:r>
          <w:rPr>
            <w:rFonts w:ascii="Times New Roman" w:hAnsi="Times New Roman" w:cs="Times New Roman"/>
            <w:sz w:val="24"/>
            <w:szCs w:val="24"/>
          </w:rPr>
          <w:t>(</w:t>
        </w:r>
      </w:ins>
      <w:proofErr w:type="spellStart"/>
      <w:ins w:id="48" w:author="ecf" w:date="2018-12-03T14:11:00Z">
        <w:r>
          <w:rPr>
            <w:rFonts w:ascii="Times New Roman" w:hAnsi="Times New Roman" w:cs="Times New Roman"/>
            <w:sz w:val="24"/>
            <w:szCs w:val="24"/>
          </w:rPr>
          <w:t>Langseth</w:t>
        </w:r>
        <w:proofErr w:type="spellEnd"/>
        <w:r>
          <w:rPr>
            <w:rFonts w:ascii="Times New Roman" w:hAnsi="Times New Roman" w:cs="Times New Roman"/>
            <w:sz w:val="24"/>
            <w:szCs w:val="24"/>
          </w:rPr>
          <w:t xml:space="preserve"> et al. 2018). </w:t>
        </w:r>
      </w:ins>
    </w:p>
    <w:p w14:paraId="263CA706" w14:textId="77777777" w:rsidR="008C372D" w:rsidRPr="00046C8F" w:rsidRDefault="008C372D" w:rsidP="008C372D">
      <w:pPr>
        <w:spacing w:line="480" w:lineRule="auto"/>
        <w:ind w:firstLine="720"/>
        <w:rPr>
          <w:rFonts w:ascii="Times New Roman" w:hAnsi="Times New Roman" w:cs="Times New Roman"/>
          <w:sz w:val="24"/>
          <w:szCs w:val="24"/>
        </w:rPr>
      </w:pPr>
      <w:ins w:id="49"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50"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51"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Table 1). Parameter estimates </w:t>
      </w:r>
      <w:ins w:id="52"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3"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4"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5"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6" w:author="ecf" w:date="2018-12-03T14:26:00Z">
        <w:r>
          <w:rPr>
            <w:rFonts w:ascii="Times New Roman" w:hAnsi="Times New Roman" w:cs="Times New Roman"/>
            <w:sz w:val="24"/>
            <w:szCs w:val="24"/>
          </w:rPr>
          <w:t xml:space="preserve">While these studies produced </w:t>
        </w:r>
      </w:ins>
      <w:ins w:id="57" w:author="ecf" w:date="2018-12-03T14:28:00Z">
        <w:r>
          <w:rPr>
            <w:rFonts w:ascii="Times New Roman" w:hAnsi="Times New Roman" w:cs="Times New Roman"/>
            <w:sz w:val="24"/>
            <w:szCs w:val="24"/>
          </w:rPr>
          <w:t xml:space="preserve">individual </w:t>
        </w:r>
      </w:ins>
      <w:ins w:id="58" w:author="ecf" w:date="2018-12-03T14:26:00Z">
        <w:r>
          <w:rPr>
            <w:rFonts w:ascii="Times New Roman" w:hAnsi="Times New Roman" w:cs="Times New Roman"/>
            <w:sz w:val="24"/>
            <w:szCs w:val="24"/>
          </w:rPr>
          <w:t>estimates of growth parameters,</w:t>
        </w:r>
      </w:ins>
      <w:ins w:id="59" w:author="ecf" w:date="2018-12-03T14:27:00Z">
        <w:r>
          <w:rPr>
            <w:rFonts w:ascii="Times New Roman" w:hAnsi="Times New Roman" w:cs="Times New Roman"/>
            <w:sz w:val="24"/>
            <w:szCs w:val="24"/>
          </w:rPr>
          <w:t xml:space="preserve"> none of them </w:t>
        </w:r>
      </w:ins>
      <w:ins w:id="60" w:author="ecf" w:date="2018-12-03T14:26:00Z">
        <w:r>
          <w:rPr>
            <w:rFonts w:ascii="Times New Roman" w:hAnsi="Times New Roman" w:cs="Times New Roman"/>
            <w:sz w:val="24"/>
            <w:szCs w:val="24"/>
          </w:rPr>
          <w:t>holistically integr</w:t>
        </w:r>
      </w:ins>
      <w:ins w:id="61" w:author="ecf" w:date="2018-12-03T14:27:00Z">
        <w:r>
          <w:rPr>
            <w:rFonts w:ascii="Times New Roman" w:hAnsi="Times New Roman" w:cs="Times New Roman"/>
            <w:sz w:val="24"/>
            <w:szCs w:val="24"/>
          </w:rPr>
          <w:t>ated data from the various methods to explicit</w:t>
        </w:r>
      </w:ins>
      <w:ins w:id="62" w:author="ecf" w:date="2018-12-03T14:30:00Z">
        <w:r>
          <w:rPr>
            <w:rFonts w:ascii="Times New Roman" w:hAnsi="Times New Roman" w:cs="Times New Roman"/>
            <w:sz w:val="24"/>
            <w:szCs w:val="24"/>
          </w:rPr>
          <w:t>ly</w:t>
        </w:r>
      </w:ins>
      <w:ins w:id="63" w:author="ecf" w:date="2018-12-03T14:27:00Z">
        <w:r>
          <w:rPr>
            <w:rFonts w:ascii="Times New Roman" w:hAnsi="Times New Roman" w:cs="Times New Roman"/>
            <w:sz w:val="24"/>
            <w:szCs w:val="24"/>
          </w:rPr>
          <w:t xml:space="preserve"> evaluate the parameter values</w:t>
        </w:r>
      </w:ins>
      <w:ins w:id="64" w:author="ecf" w:date="2018-12-03T14:30:00Z">
        <w:r>
          <w:rPr>
            <w:rFonts w:ascii="Times New Roman" w:hAnsi="Times New Roman" w:cs="Times New Roman"/>
            <w:sz w:val="24"/>
            <w:szCs w:val="24"/>
          </w:rPr>
          <w:t xml:space="preserve"> and sources of uncertainty</w:t>
        </w:r>
      </w:ins>
      <w:ins w:id="65" w:author="ecf" w:date="2018-12-03T14:27:00Z">
        <w:r>
          <w:rPr>
            <w:rFonts w:ascii="Times New Roman" w:hAnsi="Times New Roman" w:cs="Times New Roman"/>
            <w:sz w:val="24"/>
            <w:szCs w:val="24"/>
          </w:rPr>
          <w:t>.</w:t>
        </w:r>
      </w:ins>
    </w:p>
    <w:p w14:paraId="7FE0603A" w14:textId="77777777"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6"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7" w:author="Stephen Scherrer [2]"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8" w:author="Stephen Scherrer [2]"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9"/>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t>
      </w:r>
      <w:del w:id="70" w:author="Stephen Scherrer [2]" w:date="2019-02-20T15:12:00Z">
        <w:r w:rsidRPr="00046C8F" w:rsidDel="008E2E77">
          <w:rPr>
            <w:rFonts w:ascii="Times New Roman" w:hAnsi="Times New Roman" w:cs="Times New Roman"/>
            <w:noProof/>
            <w:sz w:val="24"/>
            <w:szCs w:val="24"/>
          </w:rPr>
          <w:delText>Francis 1988,</w:delText>
        </w:r>
      </w:del>
      <w:r w:rsidRPr="00046C8F">
        <w:rPr>
          <w:rFonts w:ascii="Times New Roman" w:hAnsi="Times New Roman" w:cs="Times New Roman"/>
          <w:noProof/>
          <w:sz w:val="24"/>
          <w:szCs w:val="24"/>
        </w:rPr>
        <w:t xml:space="preserve"> Maller and Deboer 1988, James 1991, Palmer et al. 1991, </w:t>
      </w:r>
      <w:del w:id="71" w:author="Stephen Scherrer [2]" w:date="2019-02-20T15:12:00Z">
        <w:r w:rsidRPr="00046C8F" w:rsidDel="008E2E77">
          <w:rPr>
            <w:rFonts w:ascii="Times New Roman" w:hAnsi="Times New Roman" w:cs="Times New Roman"/>
            <w:noProof/>
            <w:sz w:val="24"/>
            <w:szCs w:val="24"/>
          </w:rPr>
          <w:delText xml:space="preserve">Wang et al. 1995, </w:delText>
        </w:r>
      </w:del>
      <w:r w:rsidRPr="00046C8F">
        <w:rPr>
          <w:rFonts w:ascii="Times New Roman" w:hAnsi="Times New Roman" w:cs="Times New Roman"/>
          <w:noProof/>
          <w:sz w:val="24"/>
          <w:szCs w:val="24"/>
        </w:rPr>
        <w:t>Laslett et al. 2002, Eveson et al. 2004, 2007, Zhang et al. 2009)</w:t>
      </w:r>
      <w:r w:rsidRPr="00046C8F">
        <w:rPr>
          <w:rFonts w:ascii="Times New Roman" w:hAnsi="Times New Roman" w:cs="Times New Roman"/>
          <w:sz w:val="24"/>
          <w:szCs w:val="24"/>
        </w:rPr>
        <w:fldChar w:fldCharType="end"/>
      </w:r>
      <w:commentRangeEnd w:id="69"/>
      <w:r>
        <w:rPr>
          <w:rStyle w:val="CommentReference"/>
        </w:rPr>
        <w:commentReference w:id="69"/>
      </w:r>
      <w:r w:rsidRPr="00046C8F">
        <w:rPr>
          <w:rFonts w:ascii="Times New Roman" w:hAnsi="Times New Roman" w:cs="Times New Roman"/>
          <w:sz w:val="24"/>
          <w:szCs w:val="24"/>
        </w:rPr>
        <w:t xml:space="preserve">. Maximum likelihood and Bayesian model fitting procedures accommodate individual </w:t>
      </w:r>
      <w:ins w:id="72"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 xml:space="preserve">(Francis 1988, Kimura et al. 1993, Wang et al. 1995, </w:t>
      </w:r>
      <w:r w:rsidRPr="00A20282">
        <w:rPr>
          <w:rFonts w:ascii="Times New Roman" w:hAnsi="Times New Roman" w:cs="Times New Roman"/>
          <w:noProof/>
          <w:sz w:val="24"/>
          <w:szCs w:val="24"/>
        </w:rPr>
        <w:lastRenderedPageBreak/>
        <w:t>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73" w:author="Stephen Scherrer"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74" w:author="Stephen Scherrer [2]"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5" w:author="Stephen Scherrer"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6" w:author="Stephen Scherrer"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7" w:author="Stephen Scherrer" w:date="2018-09-14T11:55:00Z">
        <w:r>
          <w:rPr>
            <w:rFonts w:ascii="Times New Roman" w:hAnsi="Times New Roman" w:cs="Times New Roman"/>
            <w:sz w:val="24"/>
            <w:szCs w:val="24"/>
          </w:rPr>
          <w:t xml:space="preserve">but </w:t>
        </w:r>
      </w:ins>
      <w:ins w:id="78" w:author="Stephen Scherrer" w:date="2018-09-14T11:56:00Z">
        <w:r>
          <w:rPr>
            <w:rFonts w:ascii="Times New Roman" w:hAnsi="Times New Roman" w:cs="Times New Roman"/>
            <w:sz w:val="24"/>
            <w:szCs w:val="24"/>
          </w:rPr>
          <w:t>flexibility</w:t>
        </w:r>
      </w:ins>
      <w:ins w:id="79" w:author="Stephen Scherrer" w:date="2018-09-14T11:55:00Z">
        <w:r>
          <w:rPr>
            <w:rFonts w:ascii="Times New Roman" w:hAnsi="Times New Roman" w:cs="Times New Roman"/>
            <w:sz w:val="24"/>
            <w:szCs w:val="24"/>
          </w:rPr>
          <w:t xml:space="preserve"> </w:t>
        </w:r>
      </w:ins>
      <w:ins w:id="80" w:author="Stephen Scherrer" w:date="2018-09-14T11:56:00Z">
        <w:r>
          <w:rPr>
            <w:rFonts w:ascii="Times New Roman" w:hAnsi="Times New Roman" w:cs="Times New Roman"/>
            <w:sz w:val="24"/>
            <w:szCs w:val="24"/>
          </w:rPr>
          <w:t xml:space="preserve">in their </w:t>
        </w:r>
      </w:ins>
      <w:ins w:id="81" w:author="Stephen Scherrer" w:date="2018-09-14T11:57:00Z">
        <w:r>
          <w:rPr>
            <w:rFonts w:ascii="Times New Roman" w:hAnsi="Times New Roman" w:cs="Times New Roman"/>
            <w:sz w:val="24"/>
            <w:szCs w:val="24"/>
          </w:rPr>
          <w:t>implementation</w:t>
        </w:r>
      </w:ins>
      <w:ins w:id="82" w:author="Stephen Scherrer" w:date="2018-09-14T11:56:00Z">
        <w:r>
          <w:rPr>
            <w:rFonts w:ascii="Times New Roman" w:hAnsi="Times New Roman" w:cs="Times New Roman"/>
            <w:sz w:val="24"/>
            <w:szCs w:val="24"/>
          </w:rPr>
          <w:t xml:space="preserve"> </w:t>
        </w:r>
      </w:ins>
      <w:ins w:id="83" w:author="Stephen Scherrer" w:date="2018-09-14T11:57:00Z">
        <w:r>
          <w:rPr>
            <w:rFonts w:ascii="Times New Roman" w:hAnsi="Times New Roman" w:cs="Times New Roman"/>
            <w:sz w:val="24"/>
            <w:szCs w:val="24"/>
          </w:rPr>
          <w:t xml:space="preserve">has </w:t>
        </w:r>
      </w:ins>
      <w:ins w:id="84" w:author="Stephen Scherrer" w:date="2018-09-14T11:59:00Z">
        <w:r>
          <w:rPr>
            <w:rFonts w:ascii="Times New Roman" w:hAnsi="Times New Roman" w:cs="Times New Roman"/>
            <w:sz w:val="24"/>
            <w:szCs w:val="24"/>
          </w:rPr>
          <w:t>allowed for the development of model structures</w:t>
        </w:r>
      </w:ins>
      <w:ins w:id="85" w:author="Stephen Scherrer" w:date="2018-09-14T11:56:00Z">
        <w:r>
          <w:rPr>
            <w:rFonts w:ascii="Times New Roman" w:hAnsi="Times New Roman" w:cs="Times New Roman"/>
            <w:sz w:val="24"/>
            <w:szCs w:val="24"/>
          </w:rPr>
          <w:t xml:space="preserve"> </w:t>
        </w:r>
      </w:ins>
      <w:ins w:id="86" w:author="Stephen Scherrer" w:date="2018-09-14T11:57:00Z">
        <w:r>
          <w:rPr>
            <w:rFonts w:ascii="Times New Roman" w:hAnsi="Times New Roman" w:cs="Times New Roman"/>
            <w:sz w:val="24"/>
            <w:szCs w:val="24"/>
          </w:rPr>
          <w:t>that can</w:t>
        </w:r>
      </w:ins>
      <w:ins w:id="87" w:author="Stephen Scherrer" w:date="2018-09-14T11:58:00Z">
        <w:r>
          <w:rPr>
            <w:rFonts w:ascii="Times New Roman" w:hAnsi="Times New Roman" w:cs="Times New Roman"/>
            <w:sz w:val="24"/>
            <w:szCs w:val="24"/>
          </w:rPr>
          <w:t xml:space="preserve"> estimate a single set of growth parameters from direct aging, length frequency, and growth increment data</w:t>
        </w:r>
      </w:ins>
      <w:ins w:id="88" w:author="Stephen Scherrer" w:date="2018-09-14T11:57:00Z">
        <w:r>
          <w:rPr>
            <w:rFonts w:ascii="Times New Roman" w:hAnsi="Times New Roman" w:cs="Times New Roman"/>
            <w:sz w:val="24"/>
            <w:szCs w:val="24"/>
          </w:rPr>
          <w:t xml:space="preserve"> </w:t>
        </w:r>
      </w:ins>
      <w:ins w:id="89" w:author="Stephen Scherrer"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90" w:author="Stephen Scherrer"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91"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92" w:author="Stephen Scherrer"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9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94"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5"/>
      <w:r w:rsidRPr="00046C8F">
        <w:rPr>
          <w:rFonts w:ascii="Times New Roman" w:hAnsi="Times New Roman" w:cs="Times New Roman"/>
          <w:b/>
          <w:i/>
          <w:sz w:val="24"/>
          <w:szCs w:val="24"/>
        </w:rPr>
        <w:t>Methods</w:t>
      </w:r>
      <w:commentRangeEnd w:id="95"/>
      <w:r>
        <w:rPr>
          <w:rStyle w:val="CommentReference"/>
        </w:rPr>
        <w:commentReference w:id="95"/>
      </w:r>
    </w:p>
    <w:p w14:paraId="4ECE5F6D" w14:textId="77777777" w:rsidR="008C372D" w:rsidRDefault="008C372D" w:rsidP="008C372D">
      <w:pPr>
        <w:spacing w:line="480" w:lineRule="auto"/>
        <w:outlineLvl w:val="1"/>
        <w:rPr>
          <w:ins w:id="96" w:author="ecf" w:date="2018-12-03T15:16:00Z"/>
          <w:rFonts w:ascii="Times New Roman" w:hAnsi="Times New Roman" w:cs="Times New Roman"/>
          <w:i/>
          <w:sz w:val="24"/>
          <w:szCs w:val="24"/>
        </w:rPr>
      </w:pPr>
      <w:ins w:id="97" w:author="ecf" w:date="2018-12-03T15:16:00Z">
        <w:r>
          <w:rPr>
            <w:rFonts w:ascii="Times New Roman" w:hAnsi="Times New Roman" w:cs="Times New Roman"/>
            <w:i/>
            <w:sz w:val="24"/>
            <w:szCs w:val="24"/>
          </w:rPr>
          <w:t>Study Domain/Setting?</w:t>
        </w:r>
      </w:ins>
    </w:p>
    <w:p w14:paraId="5E2FB283" w14:textId="77777777" w:rsidR="008C372D" w:rsidRPr="00D9262F" w:rsidRDefault="008C372D" w:rsidP="008C372D">
      <w:pPr>
        <w:spacing w:line="480" w:lineRule="auto"/>
        <w:outlineLvl w:val="1"/>
        <w:rPr>
          <w:ins w:id="98" w:author="ecf" w:date="2018-12-03T14:51:00Z"/>
          <w:rFonts w:ascii="Times New Roman" w:hAnsi="Times New Roman" w:cs="Times New Roman"/>
          <w:i/>
          <w:sz w:val="24"/>
          <w:szCs w:val="24"/>
        </w:rPr>
      </w:pPr>
    </w:p>
    <w:p w14:paraId="66E0243A" w14:textId="77777777" w:rsidR="008C372D" w:rsidRPr="00046C8F" w:rsidRDefault="008C372D" w:rsidP="008C372D">
      <w:pPr>
        <w:spacing w:line="480" w:lineRule="auto"/>
        <w:outlineLvl w:val="1"/>
        <w:rPr>
          <w:rFonts w:ascii="Times New Roman" w:hAnsi="Times New Roman" w:cs="Times New Roman"/>
          <w:i/>
          <w:sz w:val="24"/>
          <w:szCs w:val="24"/>
        </w:rPr>
      </w:pPr>
      <w:ins w:id="99" w:author="ecf" w:date="2018-12-03T15:16:00Z">
        <w:r>
          <w:rPr>
            <w:rFonts w:ascii="Times New Roman" w:hAnsi="Times New Roman" w:cs="Times New Roman"/>
            <w:i/>
            <w:sz w:val="24"/>
            <w:szCs w:val="24"/>
          </w:rPr>
          <w:t>Opakapaka Tagging Program</w:t>
        </w:r>
      </w:ins>
      <w:ins w:id="100" w:author="ecf" w:date="2018-12-03T15:15: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 </w:t>
      </w:r>
    </w:p>
    <w:p w14:paraId="3FDAC0B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4 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Over the study’s duration, OTP</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agged 4,179 juvenile and adult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around the Main Hawaiian Islands.</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7777777" w:rsidR="008C372D" w:rsidRPr="00046C8F" w:rsidRDefault="008C372D" w:rsidP="008C372D">
      <w:pPr>
        <w:spacing w:line="480" w:lineRule="auto"/>
        <w:ind w:firstLine="720"/>
        <w:rPr>
          <w:rFonts w:ascii="Times New Roman" w:hAnsi="Times New Roman" w:cs="Times New Roman"/>
          <w:sz w:val="24"/>
          <w:szCs w:val="24"/>
        </w:rPr>
      </w:pPr>
      <w:ins w:id="101" w:author="ecf" w:date="2018-12-03T14:55:00Z">
        <w:r>
          <w:rPr>
            <w:rFonts w:ascii="Times New Roman" w:hAnsi="Times New Roman" w:cs="Times New Roman"/>
            <w:sz w:val="24"/>
            <w:szCs w:val="24"/>
          </w:rPr>
          <w:t xml:space="preserve">There were </w:t>
        </w:r>
      </w:ins>
      <w:commentRangeStart w:id="102"/>
      <w:commentRangeStart w:id="103"/>
      <w:commentRangeStart w:id="104"/>
      <w:commentRangeStart w:id="105"/>
      <w:r w:rsidRPr="00046C8F">
        <w:rPr>
          <w:rFonts w:ascii="Times New Roman" w:hAnsi="Times New Roman" w:cs="Times New Roman"/>
          <w:sz w:val="24"/>
          <w:szCs w:val="24"/>
        </w:rPr>
        <w:t xml:space="preserve">487 recaptures </w:t>
      </w:r>
      <w:commentRangeEnd w:id="102"/>
      <w:r w:rsidRPr="00046C8F">
        <w:rPr>
          <w:rStyle w:val="CommentReference"/>
          <w:rFonts w:ascii="Times New Roman" w:hAnsi="Times New Roman" w:cs="Times New Roman"/>
          <w:sz w:val="24"/>
          <w:szCs w:val="24"/>
        </w:rPr>
        <w:commentReference w:id="102"/>
      </w:r>
      <w:commentRangeEnd w:id="103"/>
      <w:r w:rsidRPr="00046C8F">
        <w:rPr>
          <w:rStyle w:val="CommentReference"/>
          <w:rFonts w:ascii="Times New Roman" w:hAnsi="Times New Roman" w:cs="Times New Roman"/>
          <w:sz w:val="24"/>
          <w:szCs w:val="24"/>
        </w:rPr>
        <w:commentReference w:id="103"/>
      </w:r>
      <w:commentRangeEnd w:id="104"/>
      <w:r>
        <w:rPr>
          <w:rStyle w:val="CommentReference"/>
        </w:rPr>
        <w:commentReference w:id="104"/>
      </w:r>
      <w:commentRangeEnd w:id="105"/>
      <w:r w:rsidR="001B5BA6">
        <w:rPr>
          <w:rStyle w:val="CommentReference"/>
        </w:rPr>
        <w:commentReference w:id="105"/>
      </w:r>
      <w:r w:rsidRPr="00046C8F">
        <w:rPr>
          <w:rFonts w:ascii="Times New Roman" w:hAnsi="Times New Roman" w:cs="Times New Roman"/>
          <w:sz w:val="24"/>
          <w:szCs w:val="24"/>
        </w:rPr>
        <w:t xml:space="preserve">recorded </w:t>
      </w:r>
      <w:ins w:id="106"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1 unique individuals for a recapture rate of 10.3%</w:t>
      </w:r>
      <w:ins w:id="107" w:author="ecf" w:date="2018-12-03T14:57:00Z">
        <w:r>
          <w:rPr>
            <w:rFonts w:ascii="Times New Roman" w:hAnsi="Times New Roman" w:cs="Times New Roman"/>
            <w:sz w:val="24"/>
            <w:szCs w:val="24"/>
          </w:rPr>
          <w:t xml:space="preserve"> of tagged fish</w:t>
        </w:r>
      </w:ins>
      <w:r w:rsidRPr="00046C8F">
        <w:rPr>
          <w:rFonts w:ascii="Times New Roman" w:hAnsi="Times New Roman" w:cs="Times New Roman"/>
          <w:sz w:val="24"/>
          <w:szCs w:val="24"/>
        </w:rPr>
        <w:t xml:space="preserve">. </w:t>
      </w:r>
      <w:ins w:id="108" w:author="Stephen Scherrer"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09"/>
      <w:commentRangeStart w:id="110"/>
      <w:r w:rsidRPr="00046C8F">
        <w:rPr>
          <w:rFonts w:ascii="Times New Roman" w:hAnsi="Times New Roman" w:cs="Times New Roman"/>
          <w:sz w:val="24"/>
          <w:szCs w:val="24"/>
        </w:rPr>
        <w:t>For each individual, the location of capture (DAR statistical reporting grid), length at tagging, and date of capture were recorded.</w:t>
      </w:r>
      <w:commentRangeEnd w:id="109"/>
      <w:r>
        <w:rPr>
          <w:rStyle w:val="CommentReference"/>
        </w:rPr>
        <w:commentReference w:id="109"/>
      </w:r>
      <w:commentRangeEnd w:id="110"/>
      <w:r>
        <w:rPr>
          <w:rStyle w:val="CommentReference"/>
        </w:rPr>
        <w:commentReference w:id="110"/>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del w:id="111" w:author="Stephen Scherrer" w:date="2018-09-14T12:01:00Z">
        <w:r w:rsidRPr="00046C8F" w:rsidDel="00D36876">
          <w:rPr>
            <w:rFonts w:ascii="Times New Roman" w:hAnsi="Times New Roman" w:cs="Times New Roman"/>
            <w:sz w:val="24"/>
            <w:szCs w:val="24"/>
          </w:rPr>
          <w:delText xml:space="preserve">Recaptures of marked </w:delText>
        </w:r>
      </w:del>
      <w:del w:id="112" w:author="Stephen Scherrer" w:date="2018-09-14T11:50:00Z">
        <w:r w:rsidRPr="004C5E05" w:rsidDel="00A20282">
          <w:rPr>
            <w:rFonts w:ascii="Times New Roman" w:hAnsi="Times New Roman" w:cs="Times New Roman"/>
            <w:i/>
            <w:sz w:val="24"/>
            <w:szCs w:val="24"/>
          </w:rPr>
          <w:delText>opakapaka</w:delText>
        </w:r>
      </w:del>
      <w:del w:id="113" w:author="Stephen Scherrer"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4" w:author="ecf" w:date="2018-12-03T15:19:00Z">
        <w:r>
          <w:rPr>
            <w:rFonts w:ascii="Times New Roman" w:hAnsi="Times New Roman" w:cs="Times New Roman"/>
            <w:i/>
            <w:sz w:val="24"/>
            <w:szCs w:val="24"/>
          </w:rPr>
          <w:t xml:space="preserve"> Management</w:t>
        </w:r>
      </w:ins>
    </w:p>
    <w:p w14:paraId="3EFA0D84"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5" w:author="Stephen Scherrer [2]"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6" w:author="Stephen Scherrer [2]" w:date="2019-02-20T15:14:00Z">
        <w:r>
          <w:rPr>
            <w:rFonts w:ascii="Times New Roman" w:hAnsi="Times New Roman" w:cs="Times New Roman"/>
            <w:sz w:val="24"/>
            <w:szCs w:val="24"/>
          </w:rPr>
          <w:t xml:space="preserve">JAGS </w:t>
        </w:r>
      </w:ins>
      <w:ins w:id="117" w:author="Stephen Scherrer [2]"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18" w:author="Stephen Scherrer [2]" w:date="2019-02-20T15:15:00Z">
        <w:r>
          <w:rPr>
            <w:rFonts w:ascii="Times New Roman" w:hAnsi="Times New Roman" w:cs="Times New Roman"/>
            <w:sz w:val="24"/>
            <w:szCs w:val="24"/>
          </w:rPr>
          <w:fldChar w:fldCharType="end"/>
        </w:r>
      </w:ins>
      <w:ins w:id="119" w:author="Stephen Scherrer [2]"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container-title":"http://CRAN. R-project. org/package= R2jags","id":"ITEM-1","issued":{"date-parts":[["2012"]]},"title":"R2jags: A Package for Running jags from R","type":"article-journal"},"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20" w:author="Stephen Scherrer [2]"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21"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f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2"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4"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25"/>
      <w:r w:rsidRPr="00046C8F">
        <w:rPr>
          <w:rFonts w:ascii="Times New Roman" w:hAnsi="Times New Roman" w:cs="Times New Roman"/>
          <w:sz w:val="24"/>
          <w:szCs w:val="24"/>
        </w:rPr>
        <w:t xml:space="preserve">using Gaussian, gamma, beta, and uniform distributions following the approach of Zhang </w:t>
      </w:r>
      <w:commentRangeEnd w:id="125"/>
      <w:r>
        <w:rPr>
          <w:rStyle w:val="CommentReference"/>
        </w:rPr>
        <w:commentReference w:id="125"/>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performing this analysis is </w:t>
      </w:r>
      <w:ins w:id="126" w:author="Stephen Scherrer"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27"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28"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29"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30"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31" w:author="Stephen Scherrer"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w:t>
      </w:r>
      <w:r w:rsidRPr="00046C8F">
        <w:rPr>
          <w:rFonts w:ascii="Times New Roman" w:hAnsi="Times New Roman" w:cs="Times New Roman"/>
          <w:sz w:val="24"/>
          <w:szCs w:val="24"/>
        </w:rPr>
        <w:lastRenderedPageBreak/>
        <w:t xml:space="preserve">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2" w:author="ecf" w:date="2018-12-03T15:20:00Z">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w:t>
      </w:r>
      <w:r w:rsidRPr="00046C8F">
        <w:rPr>
          <w:rFonts w:ascii="Times New Roman" w:hAnsi="Times New Roman" w:cs="Times New Roman"/>
          <w:sz w:val="24"/>
          <w:szCs w:val="24"/>
        </w:rPr>
        <w:lastRenderedPageBreak/>
        <w:t xml:space="preserve">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3"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4" w:author="Stephen Scherrer"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5"/>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6"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5"/>
      <w:r>
        <w:rPr>
          <w:rStyle w:val="CommentReference"/>
        </w:rPr>
        <w:commentReference w:id="135"/>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37" w:author="Stephen Scherrer"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ins w:id="138" w:author="Stephen Scherrer"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39" w:author="Stephen Scherrer"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40" w:author="ecf" w:date="2018-12-04T08:59:00Z">
                <w:rPr>
                  <w:rFonts w:ascii="Cambria Math" w:hAnsi="Cambria Math" w:cs="Times New Roman"/>
                  <w:i/>
                  <w:sz w:val="24"/>
                  <w:szCs w:val="24"/>
                </w:rPr>
              </w:ins>
            </m:ctrlPr>
          </m:sSubSupPr>
          <m:e>
            <m:r>
              <w:ins w:id="141" w:author="ecf" w:date="2018-12-04T08:59:00Z">
                <w:rPr>
                  <w:rFonts w:ascii="Cambria Math" w:hAnsi="Cambria Math" w:cs="Times New Roman"/>
                  <w:sz w:val="24"/>
                  <w:szCs w:val="24"/>
                </w:rPr>
                <m:t>σ</m:t>
              </w:ins>
            </m:r>
          </m:e>
          <m:sub>
            <m:r>
              <w:ins w:id="142" w:author="ecf" w:date="2018-12-04T08:59:00Z">
                <w:rPr>
                  <w:rFonts w:ascii="Cambria Math" w:hAnsi="Cambria Math" w:cs="Times New Roman"/>
                  <w:sz w:val="24"/>
                  <w:szCs w:val="24"/>
                </w:rPr>
                <m:t>logA</m:t>
              </w:ins>
            </m:r>
          </m:sub>
          <m:sup>
            <m:r>
              <w:ins w:id="143" w:author="ecf" w:date="2018-12-04T08:59:00Z">
                <w:rPr>
                  <w:rFonts w:ascii="Cambria Math" w:hAnsi="Cambria Math" w:cs="Times New Roman"/>
                  <w:sz w:val="24"/>
                  <w:szCs w:val="24"/>
                </w:rPr>
                <m:t>2</m:t>
              </w:ins>
            </m:r>
            <w:commentRangeStart w:id="144"/>
            <w:commentRangeEnd w:id="144"/>
            <m:r>
              <w:ins w:id="145" w:author="ecf" w:date="2018-12-04T08:59:00Z">
                <m:rPr>
                  <m:sty m:val="p"/>
                </m:rPr>
                <w:rPr>
                  <w:rStyle w:val="CommentReference"/>
                  <w:rFonts w:ascii="Cambria Math" w:hAnsi="Cambria Math"/>
                </w:rPr>
                <w:commentReference w:id="144"/>
              </w:ins>
            </m:r>
          </m:sup>
        </m:sSubSup>
        <m:sSub>
          <m:sSubPr>
            <m:ctrlPr>
              <w:del w:id="146" w:author="ecf" w:date="2018-12-04T08:59:00Z">
                <w:rPr>
                  <w:rFonts w:ascii="Cambria Math" w:hAnsi="Cambria Math" w:cs="Times New Roman"/>
                  <w:i/>
                  <w:sz w:val="24"/>
                  <w:szCs w:val="24"/>
                </w:rPr>
              </w:del>
            </m:ctrlPr>
          </m:sSubPr>
          <m:e>
            <m:r>
              <w:del w:id="147" w:author="ecf" w:date="2018-12-04T08:59:00Z">
                <w:rPr>
                  <w:rFonts w:ascii="Cambria Math" w:hAnsi="Cambria Math" w:cs="Times New Roman"/>
                  <w:sz w:val="24"/>
                  <w:szCs w:val="24"/>
                </w:rPr>
                <m:t>σ</m:t>
              </w:del>
            </m:r>
          </m:e>
          <m:sub>
            <m:func>
              <m:funcPr>
                <m:ctrlPr>
                  <w:del w:id="148" w:author="ecf" w:date="2018-12-04T08:59:00Z">
                    <w:rPr>
                      <w:rFonts w:ascii="Cambria Math" w:hAnsi="Cambria Math" w:cs="Times New Roman"/>
                      <w:i/>
                      <w:sz w:val="24"/>
                      <w:szCs w:val="24"/>
                    </w:rPr>
                  </w:del>
                </m:ctrlPr>
              </m:funcPr>
              <m:fName>
                <m:r>
                  <w:del w:id="149" w:author="ecf" w:date="2018-12-04T08:59:00Z">
                    <m:rPr>
                      <m:sty m:val="p"/>
                    </m:rPr>
                    <w:rPr>
                      <w:rFonts w:ascii="Cambria Math" w:hAnsi="Cambria Math" w:cs="Times New Roman"/>
                      <w:sz w:val="24"/>
                      <w:szCs w:val="24"/>
                    </w:rPr>
                    <m:t>log</m:t>
                  </w:del>
                </m:r>
              </m:fName>
              <m:e>
                <m:r>
                  <w:del w:id="150"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1"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52"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53" w:author="Stephen Scherrer" w:date="2018-09-14T12:03:00Z">
        <w:r>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4"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Length frequency data consisted of the size distributions of juvenile </w:t>
      </w:r>
      <w:ins w:id="155"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ins w:id="156" w:author="Stephen Scherrer"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57" w:author="Stephen Scherrer"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58" w:author="Stephen Scherrer"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59" w:author="Stephen Scherrer"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60" w:author="Stephen Scherrer"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1" w:author="Stephen Scherrer"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2" w:author="Stephen Scherrer"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w:t>
      </w:r>
      <w:r w:rsidRPr="00046C8F">
        <w:rPr>
          <w:rFonts w:ascii="Times New Roman" w:hAnsi="Times New Roman" w:cs="Times New Roman"/>
          <w:sz w:val="24"/>
          <w:szCs w:val="24"/>
        </w:rPr>
        <w:lastRenderedPageBreak/>
        <w:t xml:space="preserve">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3" w:author="Stephen Scherrer"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4"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ins w:id="165" w:author="Stephen Scherrer"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66" w:author="Stephen Scherrer"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4E2121"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67"/>
              <w:commentRangeEnd w:id="167"/>
              <m:r>
                <m:rPr>
                  <m:sty m:val="p"/>
                </m:rPr>
                <w:rPr>
                  <w:rStyle w:val="CommentReference"/>
                  <w:rFonts w:ascii="Cambria Math" w:hAnsi="Cambria Math"/>
                </w:rPr>
                <w:commentReference w:id="167"/>
              </m:r>
              <m:r>
                <w:del w:id="168"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69" w:author="ecf" w:date="2018-12-04T09:02:00Z">
                <w:rPr>
                  <w:rFonts w:ascii="Cambria Math" w:hAnsi="Cambria Math" w:cs="Times New Roman"/>
                  <w:sz w:val="24"/>
                  <w:szCs w:val="24"/>
                </w:rPr>
                <m:t>a</m:t>
              </w:del>
            </m:r>
            <w:commentRangeStart w:id="170"/>
            <w:commentRangeEnd w:id="170"/>
            <m:r>
              <m:rPr>
                <m:sty m:val="p"/>
              </m:rPr>
              <w:rPr>
                <w:rStyle w:val="CommentReference"/>
                <w:rFonts w:ascii="Cambria Math" w:hAnsi="Cambria Math"/>
              </w:rPr>
              <w:commentReference w:id="170"/>
            </m:r>
            <m:r>
              <w:del w:id="171"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72"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4E2121" w:rsidP="008C372D">
      <w:pPr>
        <w:spacing w:line="480" w:lineRule="auto"/>
        <w:ind w:firstLine="720"/>
        <w:rPr>
          <w:del w:id="173" w:author="Stephen Scherrer [2]"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74" w:author="Stephen Scherrer [2]" w:date="2019-02-15T12:08:00Z"/>
          <w:rFonts w:ascii="Times New Roman" w:hAnsi="Times New Roman" w:cs="Times New Roman"/>
          <w:sz w:val="24"/>
          <w:szCs w:val="24"/>
        </w:rPr>
      </w:pPr>
    </w:p>
    <w:p w14:paraId="00CF119C"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Table 3</w:t>
      </w:r>
      <w:r w:rsidRPr="00046C8F">
        <w:rPr>
          <w:rFonts w:ascii="Times New Roman" w:hAnsi="Times New Roman" w:cs="Times New Roman"/>
          <w:sz w:val="24"/>
          <w:szCs w:val="24"/>
        </w:rPr>
        <w:t>). Two approaches were used to define the scaling constants</w:t>
      </w:r>
      <w:ins w:id="175" w:author="Stephen Scherrer [2]" w:date="2019-02-15T12:07:00Z">
        <w:r>
          <w:rPr>
            <w:rFonts w:ascii="Times New Roman" w:hAnsi="Times New Roman" w:cs="Times New Roman"/>
            <w:sz w:val="24"/>
            <w:szCs w:val="24"/>
          </w:rPr>
          <w:t xml:space="preserve"> </w:t>
        </w:r>
      </w:ins>
      <m:oMath>
        <m:d>
          <m:dPr>
            <m:ctrlPr>
              <w:ins w:id="176" w:author="Stephen Scherrer [2]" w:date="2019-02-18T12:53:00Z">
                <w:rPr>
                  <w:rFonts w:ascii="Cambria Math" w:hAnsi="Cambria Math" w:cs="Times New Roman"/>
                  <w:i/>
                  <w:sz w:val="24"/>
                  <w:szCs w:val="24"/>
                </w:rPr>
              </w:ins>
            </m:ctrlPr>
          </m:dPr>
          <m:e>
            <m:r>
              <w:ins w:id="177" w:author="Stephen Scherrer [2]" w:date="2019-02-18T12:53:00Z">
                <w:rPr>
                  <w:rFonts w:ascii="Cambria Math" w:hAnsi="Cambria Math" w:cs="Times New Roman"/>
                  <w:sz w:val="24"/>
                  <w:szCs w:val="24"/>
                </w:rPr>
                <m:t>β</m:t>
              </w:ins>
            </m:r>
          </m:e>
        </m:d>
      </m:oMath>
      <w:ins w:id="178" w:author="Stephen Scherrer [2]" w:date="2019-02-18T12:53:00Z">
        <w:r>
          <w:rPr>
            <w:rFonts w:ascii="Times New Roman" w:hAnsi="Times New Roman" w:cs="Times New Roman"/>
            <w:sz w:val="24"/>
            <w:szCs w:val="24"/>
          </w:rPr>
          <w:t xml:space="preserve"> </w:t>
        </w:r>
      </w:ins>
      <w:ins w:id="179" w:author="Stephen Scherrer [2]"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w:t>
      </w:r>
      <w:r w:rsidRPr="00046C8F">
        <w:rPr>
          <w:rFonts w:ascii="Times New Roman" w:hAnsi="Times New Roman" w:cs="Times New Roman"/>
          <w:sz w:val="24"/>
          <w:szCs w:val="24"/>
        </w:rPr>
        <w:lastRenderedPageBreak/>
        <w:t xml:space="preserve">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80"/>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80"/>
      <w:r>
        <w:rPr>
          <w:rStyle w:val="CommentReference"/>
        </w:rPr>
        <w:commentReference w:id="180"/>
      </w:r>
      <w:r w:rsidRPr="00046C8F">
        <w:rPr>
          <w:rFonts w:ascii="Times New Roman" w:hAnsi="Times New Roman" w:cs="Times New Roman"/>
          <w:sz w:val="24"/>
          <w:szCs w:val="24"/>
        </w:rPr>
        <w:t xml:space="preserve">. </w:t>
      </w:r>
    </w:p>
    <w:p w14:paraId="22E34173"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81"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82" w:author="Stephen Scherrer"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ins w:id="183" w:author="ecf" w:date="2018-12-04T09:04:00Z">
        <w:r>
          <w:rPr>
            <w:rFonts w:ascii="Times New Roman" w:hAnsi="Times New Roman" w:cs="Times New Roman"/>
            <w:sz w:val="24"/>
            <w:szCs w:val="24"/>
          </w:rPr>
          <w:t>T</w:t>
        </w:r>
      </w:ins>
      <w:del w:id="184" w:author="ecf" w:date="2018-12-04T09:04:00Z">
        <w:r w:rsidDel="00C27171">
          <w:rPr>
            <w:rFonts w:ascii="Times New Roman" w:hAnsi="Times New Roman" w:cs="Times New Roman"/>
            <w:sz w:val="24"/>
            <w:szCs w:val="24"/>
          </w:rPr>
          <w:delText>t</w:delText>
        </w:r>
      </w:del>
      <w:r>
        <w:rPr>
          <w:rFonts w:ascii="Times New Roman" w:hAnsi="Times New Roman" w:cs="Times New Roman"/>
          <w:sz w:val="24"/>
          <w:szCs w:val="24"/>
        </w:rPr>
        <w:t>able 3</w:t>
      </w:r>
      <w:ins w:id="185"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86"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87" w:author="Stephen Scherrer [2]"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88" w:author="Stephen Scherrer [2]" w:date="2019-02-18T12:50:00Z">
            <w:rPr>
              <w:rFonts w:ascii="Cambria Math" w:hAnsi="Cambria Math" w:cs="Times New Roman"/>
              <w:sz w:val="24"/>
              <w:szCs w:val="24"/>
            </w:rPr>
            <m:t xml:space="preserve">k </m:t>
          </w:ins>
        </m:r>
        <m:r>
          <w:del w:id="189" w:author="ecf" w:date="2018-12-04T09:05:00Z">
            <w:rPr>
              <w:rFonts w:ascii="Cambria Math" w:hAnsi="Cambria Math" w:cs="Times New Roman"/>
              <w:sz w:val="24"/>
              <w:szCs w:val="24"/>
            </w:rPr>
            <m:t>k</m:t>
          </w:del>
        </m:r>
      </m:oMath>
      <w:del w:id="190" w:author="ecf" w:date="2018-12-04T09:05:00Z">
        <w:r w:rsidRPr="00046C8F" w:rsidDel="00C27171">
          <w:rPr>
            <w:rFonts w:ascii="Times New Roman" w:hAnsi="Times New Roman" w:cs="Times New Roman"/>
            <w:sz w:val="24"/>
            <w:szCs w:val="24"/>
          </w:rPr>
          <w:delText xml:space="preserve"> </w:delText>
        </w:r>
      </w:del>
      <w:ins w:id="191" w:author="ecf" w:date="2018-12-04T09:05:00Z">
        <w:del w:id="192" w:author="Stephen Scherrer [2]" w:date="2019-02-18T12:50:00Z">
          <w:r w:rsidDel="00622A71">
            <w:rPr>
              <w:rFonts w:ascii="Times New Roman" w:hAnsi="Times New Roman" w:cs="Times New Roman"/>
              <w:sz w:val="24"/>
              <w:szCs w:val="24"/>
            </w:rPr>
            <w:delText xml:space="preserve">the number of </w:delText>
          </w:r>
        </w:del>
      </w:ins>
      <w:del w:id="193" w:author="Stephen Scherrer [2]" w:date="2019-02-18T12:50:00Z">
        <w:r w:rsidRPr="00046C8F" w:rsidDel="00622A71">
          <w:rPr>
            <w:rFonts w:ascii="Times New Roman" w:hAnsi="Times New Roman" w:cs="Times New Roman"/>
            <w:sz w:val="24"/>
            <w:szCs w:val="24"/>
          </w:rPr>
          <w:delText>parameters</w:delText>
        </w:r>
      </w:del>
      <w:ins w:id="194" w:author="ecf" w:date="2018-12-04T09:05:00Z">
        <w:del w:id="195" w:author="Stephen Scherrer [2]"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96" w:author="Stephen Scherrer [2]"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ins w:id="197" w:author="Stephen Scherrer"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8" w:author="Stephen Scherrer"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199"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200"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01"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02" w:author="ecf" w:date="2018-12-04T09:06:00Z">
        <w:r>
          <w:rPr>
            <w:rFonts w:ascii="Times New Roman" w:hAnsi="Times New Roman" w:cs="Times New Roman"/>
            <w:i/>
            <w:sz w:val="24"/>
            <w:szCs w:val="24"/>
          </w:rPr>
          <w:t>Opakapaka Tagging Program</w:t>
        </w:r>
      </w:ins>
    </w:p>
    <w:p w14:paraId="7F6A72B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03"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0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431 individuals were recaptured at least once (10.</w:t>
      </w:r>
      <w:ins w:id="205" w:author="ecf" w:date="2018-12-04T09:07:00Z">
        <w:r>
          <w:rPr>
            <w:rFonts w:ascii="Times New Roman" w:hAnsi="Times New Roman" w:cs="Times New Roman"/>
            <w:sz w:val="24"/>
            <w:szCs w:val="24"/>
          </w:rPr>
          <w:t>3</w:t>
        </w:r>
      </w:ins>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w:t>
      </w:r>
      <w:r w:rsidRPr="00046C8F">
        <w:rPr>
          <w:rFonts w:ascii="Times New Roman" w:hAnsi="Times New Roman" w:cs="Times New Roman"/>
          <w:sz w:val="24"/>
          <w:szCs w:val="24"/>
        </w:rPr>
        <w:lastRenderedPageBreak/>
        <w:t xml:space="preserve">liberty, with some lesions apparent around the opening where the tag exited the body cavity. This was not thought to be a serious health issue since the fish appeared to be feeding and swimming normally. </w:t>
      </w:r>
    </w:p>
    <w:p w14:paraId="31BFDCE7" w14:textId="77777777" w:rsidR="008C372D" w:rsidRPr="00046C8F" w:rsidRDefault="008C372D" w:rsidP="008C372D">
      <w:pPr>
        <w:spacing w:line="480" w:lineRule="auto"/>
        <w:ind w:firstLine="720"/>
        <w:rPr>
          <w:rFonts w:ascii="Times New Roman" w:hAnsi="Times New Roman" w:cs="Times New Roman"/>
          <w:sz w:val="24"/>
          <w:szCs w:val="24"/>
        </w:rPr>
      </w:pPr>
      <w:ins w:id="206" w:author="Stephen Scherrer [2]"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07" w:author="Stephen Scherrer [2]"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08"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209"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w:t>
      </w:r>
      <w:proofErr w:type="spellStart"/>
      <w:r w:rsidRPr="00046C8F">
        <w:rPr>
          <w:rFonts w:ascii="Times New Roman" w:hAnsi="Times New Roman" w:cs="Times New Roman"/>
          <w:sz w:val="24"/>
          <w:szCs w:val="24"/>
        </w:rPr>
        <w:t>s.d</w:t>
      </w:r>
      <w:ins w:id="210" w:author="Stephen Scherrer" w:date="2018-09-14T12:08:00Z">
        <w:r>
          <w:rPr>
            <w:rFonts w:ascii="Times New Roman" w:hAnsi="Times New Roman" w:cs="Times New Roman"/>
            <w:sz w:val="24"/>
            <w:szCs w:val="24"/>
          </w:rPr>
          <w:t>.</w:t>
        </w:r>
      </w:ins>
      <w:proofErr w:type="spellEnd"/>
      <w:r w:rsidRPr="00046C8F">
        <w:rPr>
          <w:rFonts w:ascii="Times New Roman" w:hAnsi="Times New Roman" w:cs="Times New Roman"/>
          <w:sz w:val="24"/>
          <w:szCs w:val="24"/>
        </w:rPr>
        <w:t xml:space="preserve">) = 5.48)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for fish that were later recaptured.</w:t>
      </w:r>
      <w:commentRangeStart w:id="211"/>
      <w:r w:rsidRPr="00046C8F">
        <w:rPr>
          <w:rFonts w:ascii="Times New Roman" w:hAnsi="Times New Roman" w:cs="Times New Roman"/>
          <w:sz w:val="24"/>
          <w:szCs w:val="24"/>
        </w:rPr>
        <w:t xml:space="preserve"> </w:t>
      </w:r>
      <w:ins w:id="212" w:author="Stephen Scherrer [2]"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67).</w:t>
      </w:r>
      <w:commentRangeEnd w:id="211"/>
      <w:r>
        <w:rPr>
          <w:rStyle w:val="CommentReference"/>
        </w:rPr>
        <w:commentReference w:id="211"/>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Figure 1). The mean time at liberty was </w:t>
      </w:r>
      <w:commentRangeStart w:id="213"/>
      <w:r w:rsidRPr="00046C8F">
        <w:rPr>
          <w:rFonts w:ascii="Times New Roman" w:hAnsi="Times New Roman" w:cs="Times New Roman"/>
          <w:sz w:val="24"/>
          <w:szCs w:val="24"/>
        </w:rPr>
        <w:t xml:space="preserve">666 days </w:t>
      </w:r>
      <w:commentRangeEnd w:id="213"/>
      <w:r>
        <w:rPr>
          <w:rStyle w:val="CommentReference"/>
        </w:rPr>
        <w:commentReference w:id="213"/>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77777777" w:rsidR="008C372D" w:rsidRPr="00046C8F" w:rsidRDefault="008C372D" w:rsidP="008C372D">
      <w:pPr>
        <w:spacing w:line="480" w:lineRule="auto"/>
        <w:ind w:firstLine="720"/>
        <w:rPr>
          <w:rFonts w:ascii="Times New Roman" w:hAnsi="Times New Roman" w:cs="Times New Roman"/>
          <w:sz w:val="24"/>
          <w:szCs w:val="24"/>
        </w:rPr>
      </w:pPr>
      <w:commentRangeStart w:id="214"/>
      <w:commentRangeStart w:id="215"/>
      <w:r w:rsidRPr="00046C8F">
        <w:rPr>
          <w:rFonts w:ascii="Times New Roman" w:hAnsi="Times New Roman" w:cs="Times New Roman"/>
          <w:sz w:val="24"/>
          <w:szCs w:val="24"/>
        </w:rPr>
        <w:t xml:space="preserve">One fish was excluded from further analysis as its fork length at capture was not recorded. Seven fish were removed because the recapture date was not properly recorded. Of the remaining 431 fish recaptured, 394 were recaptured a single time, 35 fish were recaptured a total of two times, one fish recaptured 3 times, and two fish were recaptured 4 times. </w:t>
      </w:r>
      <w:ins w:id="216"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 xml:space="preserve">excluded from analysis 46 individuals for whom time </w:t>
      </w:r>
      <w:ins w:id="217"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18"/>
      <w:r w:rsidRPr="00046C8F">
        <w:rPr>
          <w:rFonts w:ascii="Times New Roman" w:hAnsi="Times New Roman" w:cs="Times New Roman"/>
          <w:sz w:val="24"/>
          <w:szCs w:val="24"/>
        </w:rPr>
        <w:t>387 unique individuals</w:t>
      </w:r>
      <w:commentRangeEnd w:id="218"/>
      <w:r>
        <w:rPr>
          <w:rStyle w:val="CommentReference"/>
        </w:rPr>
        <w:commentReference w:id="218"/>
      </w:r>
      <w:r w:rsidRPr="00046C8F">
        <w:rPr>
          <w:rFonts w:ascii="Times New Roman" w:hAnsi="Times New Roman" w:cs="Times New Roman"/>
          <w:sz w:val="24"/>
          <w:szCs w:val="24"/>
        </w:rPr>
        <w:t>.</w:t>
      </w:r>
      <w:commentRangeEnd w:id="214"/>
      <w:r>
        <w:rPr>
          <w:rStyle w:val="CommentReference"/>
        </w:rPr>
        <w:commentReference w:id="214"/>
      </w:r>
      <w:commentRangeEnd w:id="215"/>
      <w:r>
        <w:rPr>
          <w:rStyle w:val="CommentReference"/>
        </w:rPr>
        <w:commentReference w:id="215"/>
      </w:r>
    </w:p>
    <w:p w14:paraId="5F5E63F1" w14:textId="77777777" w:rsidR="008C372D" w:rsidRPr="00046C8F" w:rsidRDefault="008C372D" w:rsidP="008C372D">
      <w:pPr>
        <w:spacing w:line="480" w:lineRule="auto"/>
        <w:rPr>
          <w:rFonts w:ascii="Times New Roman" w:hAnsi="Times New Roman" w:cs="Times New Roman"/>
          <w:sz w:val="24"/>
          <w:szCs w:val="24"/>
        </w:rPr>
      </w:pPr>
    </w:p>
    <w:p w14:paraId="432CF9A1" w14:textId="77777777" w:rsidR="008C372D" w:rsidRPr="00046C8F" w:rsidRDefault="008C372D" w:rsidP="008C372D">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19" w:author="ecf" w:date="2018-12-04T09:16:00Z">
        <w:r>
          <w:rPr>
            <w:rFonts w:ascii="Times New Roman" w:hAnsi="Times New Roman" w:cs="Times New Roman"/>
            <w:i/>
            <w:sz w:val="24"/>
            <w:szCs w:val="24"/>
          </w:rPr>
          <w:t>: Bayesian A</w:t>
        </w:r>
      </w:ins>
      <w:ins w:id="220" w:author="ecf" w:date="2018-12-04T09:17:00Z">
        <w:r>
          <w:rPr>
            <w:rFonts w:ascii="Times New Roman" w:hAnsi="Times New Roman" w:cs="Times New Roman"/>
            <w:i/>
            <w:sz w:val="24"/>
            <w:szCs w:val="24"/>
          </w:rPr>
          <w:t>pproach</w:t>
        </w:r>
      </w:ins>
    </w:p>
    <w:p w14:paraId="2F71709A" w14:textId="77777777" w:rsidR="008C372D" w:rsidRPr="00046C8F" w:rsidRDefault="008C372D" w:rsidP="008C372D">
      <w:pPr>
        <w:keepNext/>
        <w:spacing w:line="480" w:lineRule="auto"/>
        <w:rPr>
          <w:rFonts w:ascii="Times New Roman" w:hAnsi="Times New Roman" w:cs="Times New Roman"/>
          <w:i/>
          <w:noProof/>
          <w:sz w:val="24"/>
          <w:szCs w:val="24"/>
        </w:rPr>
      </w:pPr>
    </w:p>
    <w:p w14:paraId="2DF998FE"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Table 1).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8.72 cm FL. </w:t>
      </w:r>
      <w:commentRangeStart w:id="221"/>
      <w:r w:rsidRPr="00046C8F">
        <w:rPr>
          <w:rFonts w:ascii="Times New Roman" w:hAnsi="Times New Roman" w:cs="Times New Roman"/>
          <w:noProof/>
          <w:sz w:val="24"/>
          <w:szCs w:val="24"/>
        </w:rPr>
        <w:t>The additional Models 2-4 suggest</w:t>
      </w:r>
      <w:ins w:id="222" w:author="ecf" w:date="2018-12-04T09:17: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223" w:author="ecf" w:date="2018-12-04T09:17: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w:t>
      </w:r>
      <w:r w:rsidRPr="00046C8F">
        <w:rPr>
          <w:rFonts w:ascii="Times New Roman" w:hAnsi="Times New Roman" w:cs="Times New Roman"/>
          <w:noProof/>
          <w:sz w:val="24"/>
          <w:szCs w:val="24"/>
        </w:rPr>
        <w:lastRenderedPageBreak/>
        <w:t xml:space="preserve">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Figure 2). Based upon parameter estimates and patterns of standard deviation, it is likely that Model 3 and Model 4 </w:t>
      </w:r>
      <w:ins w:id="224" w:author="ecf" w:date="2018-12-04T09:18:00Z">
        <w:r>
          <w:rPr>
            <w:rFonts w:ascii="Times New Roman" w:hAnsi="Times New Roman" w:cs="Times New Roman"/>
            <w:noProof/>
            <w:sz w:val="24"/>
            <w:szCs w:val="24"/>
          </w:rPr>
          <w:t>we</w:t>
        </w:r>
      </w:ins>
      <w:r w:rsidRPr="00046C8F">
        <w:rPr>
          <w:rFonts w:ascii="Times New Roman" w:hAnsi="Times New Roman" w:cs="Times New Roman"/>
          <w:noProof/>
          <w:sz w:val="24"/>
          <w:szCs w:val="24"/>
        </w:rPr>
        <w:t>re not credible. Model 1 (preferred) and Model 2 perform</w:t>
      </w:r>
      <w:ins w:id="225" w:author="ecf" w:date="2018-12-04T09:18: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similarly suggesting that the primary source of individual variability </w:t>
      </w:r>
      <w:ins w:id="226" w:author="ecf" w:date="2018-12-04T09:18: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ins w:id="227" w:author="ecf" w:date="2018-12-04T09:18:00Z">
        <w:r>
          <w:rPr>
            <w:rFonts w:ascii="Times New Roman" w:hAnsi="Times New Roman" w:cs="Times New Roman"/>
            <w:noProof/>
            <w:sz w:val="24"/>
            <w:szCs w:val="24"/>
          </w:rPr>
          <w:t>for Model 1 were calculated (Table 2</w:t>
        </w:r>
        <w:commentRangeStart w:id="228"/>
        <w:r>
          <w:rPr>
            <w:rFonts w:ascii="Times New Roman" w:hAnsi="Times New Roman" w:cs="Times New Roman"/>
            <w:noProof/>
            <w:sz w:val="24"/>
            <w:szCs w:val="24"/>
          </w:rPr>
          <w:t>)</w:t>
        </w:r>
      </w:ins>
      <w:del w:id="229" w:author="ecf" w:date="2018-12-04T09:19:00Z">
        <w:r w:rsidRPr="00046C8F" w:rsidDel="009C7E5C">
          <w:rPr>
            <w:rFonts w:ascii="Times New Roman" w:hAnsi="Times New Roman" w:cs="Times New Roman"/>
            <w:noProof/>
            <w:sz w:val="24"/>
            <w:szCs w:val="24"/>
          </w:rPr>
          <w:delText xml:space="preserve">are presented in </w:delText>
        </w:r>
        <w:r w:rsidDel="009C7E5C">
          <w:rPr>
            <w:rFonts w:ascii="Times New Roman" w:hAnsi="Times New Roman" w:cs="Times New Roman"/>
            <w:noProof/>
            <w:sz w:val="24"/>
            <w:szCs w:val="24"/>
          </w:rPr>
          <w:delText>Table</w:delText>
        </w:r>
        <w:r w:rsidRPr="00046C8F" w:rsidDel="009C7E5C">
          <w:rPr>
            <w:rFonts w:ascii="Times New Roman" w:hAnsi="Times New Roman" w:cs="Times New Roman"/>
            <w:noProof/>
            <w:sz w:val="24"/>
            <w:szCs w:val="24"/>
          </w:rPr>
          <w:delText xml:space="preserve"> 2 for Model 1</w:delText>
        </w:r>
      </w:del>
      <w:r w:rsidRPr="00046C8F">
        <w:rPr>
          <w:rFonts w:ascii="Times New Roman" w:hAnsi="Times New Roman" w:cs="Times New Roman"/>
          <w:noProof/>
          <w:sz w:val="24"/>
          <w:szCs w:val="24"/>
        </w:rPr>
        <w:t>.</w:t>
      </w:r>
      <w:commentRangeEnd w:id="221"/>
      <w:r>
        <w:rPr>
          <w:rStyle w:val="CommentReference"/>
        </w:rPr>
        <w:commentReference w:id="221"/>
      </w:r>
      <w:commentRangeEnd w:id="228"/>
      <w:r>
        <w:rPr>
          <w:rStyle w:val="CommentReference"/>
        </w:rPr>
        <w:commentReference w:id="228"/>
      </w:r>
      <w:r w:rsidRPr="00046C8F">
        <w:rPr>
          <w:rFonts w:ascii="Times New Roman" w:hAnsi="Times New Roman" w:cs="Times New Roman"/>
          <w:noProof/>
          <w:sz w:val="24"/>
          <w:szCs w:val="24"/>
        </w:rPr>
        <w:t xml:space="preserve"> 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30"/>
      <w:ins w:id="231"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32"/>
              <w:commentRangeEnd w:id="232"/>
              <m:r>
                <m:rPr>
                  <m:sty m:val="p"/>
                </m:rPr>
                <w:rPr>
                  <w:rStyle w:val="CommentReference"/>
                  <w:rFonts w:ascii="Cambria Math" w:hAnsi="Cambria Math"/>
                </w:rPr>
                <w:commentReference w:id="232"/>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 xml:space="preserve">(Table </w:t>
      </w:r>
      <w:r>
        <w:rPr>
          <w:rFonts w:ascii="Times New Roman" w:hAnsi="Times New Roman" w:cs="Times New Roman"/>
          <w:noProof/>
          <w:sz w:val="24"/>
          <w:szCs w:val="24"/>
        </w:rPr>
        <w:t>4</w:t>
      </w:r>
      <w:r w:rsidRPr="00046C8F">
        <w:rPr>
          <w:rFonts w:ascii="Times New Roman" w:hAnsi="Times New Roman" w:cs="Times New Roman"/>
          <w:noProof/>
          <w:sz w:val="24"/>
          <w:szCs w:val="24"/>
        </w:rPr>
        <w:t>).</w:t>
      </w:r>
      <w:commentRangeEnd w:id="230"/>
      <w:r>
        <w:rPr>
          <w:rStyle w:val="CommentReference"/>
        </w:rPr>
        <w:commentReference w:id="230"/>
      </w:r>
      <w:r w:rsidRPr="00046C8F">
        <w:rPr>
          <w:rFonts w:ascii="Times New Roman" w:hAnsi="Times New Roman" w:cs="Times New Roman"/>
          <w:noProof/>
          <w:sz w:val="24"/>
          <w:szCs w:val="24"/>
        </w:rPr>
        <w:t xml:space="preserve">  Bootstrap confidence intervals of parameters </w:t>
      </w:r>
      <m:oMath>
        <m:sSub>
          <m:sSubPr>
            <m:ctrlPr>
              <w:ins w:id="233" w:author="ecf" w:date="2018-12-04T09:39:00Z">
                <w:rPr>
                  <w:rFonts w:ascii="Cambria Math" w:hAnsi="Cambria Math" w:cs="Times New Roman"/>
                  <w:i/>
                  <w:sz w:val="24"/>
                  <w:szCs w:val="24"/>
                </w:rPr>
              </w:ins>
            </m:ctrlPr>
          </m:sSubPr>
          <m:e>
            <m:r>
              <w:ins w:id="234" w:author="ecf" w:date="2018-12-04T09:39:00Z">
                <w:rPr>
                  <w:rFonts w:ascii="Cambria Math" w:hAnsi="Cambria Math" w:cs="Times New Roman"/>
                  <w:sz w:val="24"/>
                  <w:szCs w:val="24"/>
                </w:rPr>
                <m:t>μ</m:t>
              </w:ins>
            </m:r>
          </m:e>
          <m:sub>
            <m:r>
              <w:ins w:id="235" w:author="ecf" w:date="2018-12-04T09:39:00Z">
                <w:rPr>
                  <w:rFonts w:ascii="Cambria Math" w:hAnsi="Cambria Math" w:cs="Times New Roman"/>
                  <w:sz w:val="24"/>
                  <w:szCs w:val="24"/>
                </w:rPr>
                <m:t>∞</m:t>
              </w:ins>
            </m:r>
          </m:sub>
        </m:sSub>
        <m:sSub>
          <m:sSubPr>
            <m:ctrlPr>
              <w:del w:id="236" w:author="ecf" w:date="2018-12-04T09:39:00Z">
                <w:rPr>
                  <w:rFonts w:ascii="Cambria Math" w:hAnsi="Cambria Math" w:cs="Times New Roman"/>
                  <w:i/>
                  <w:sz w:val="24"/>
                  <w:szCs w:val="24"/>
                </w:rPr>
              </w:del>
            </m:ctrlPr>
          </m:sSubPr>
          <m:e>
            <m:r>
              <w:del w:id="237" w:author="ecf" w:date="2018-12-04T09:39:00Z">
                <w:rPr>
                  <w:rFonts w:ascii="Cambria Math" w:hAnsi="Cambria Math" w:cs="Times New Roman"/>
                  <w:sz w:val="24"/>
                  <w:szCs w:val="24"/>
                </w:rPr>
                <m:t>μ</m:t>
              </w:del>
            </m:r>
          </m:e>
          <m:sub>
            <m:r>
              <w:del w:id="238" w:author="ecf" w:date="2018-12-04T09:39:00Z">
                <w:rPr>
                  <w:rFonts w:ascii="Cambria Math" w:hAnsi="Cambria Math" w:cs="Times New Roman"/>
                  <w:sz w:val="24"/>
                  <w:szCs w:val="24"/>
                </w:rPr>
                <m:t>inf</m:t>
              </w:del>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seian models 1 and 2 (Table 1). From these results, it was concluded that estimates produced by maximum likelihood were satisfactorily similar to estimates from the Bayesian approach. Model residuals were distributed around zero fairly consist</w:t>
      </w:r>
      <w:ins w:id="239" w:author="Stephen Scherrer"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ins w:id="240" w:author="Stephen Scherrer"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41" w:author="ecf" w:date="2018-12-04T09:42:00Z">
        <w:r>
          <w:rPr>
            <w:rFonts w:ascii="Times New Roman" w:hAnsi="Times New Roman" w:cs="Times New Roman"/>
            <w:noProof/>
            <w:sz w:val="24"/>
            <w:szCs w:val="24"/>
          </w:rPr>
          <w:t xml:space="preserve">From </w:t>
        </w:r>
        <w:commentRangeStart w:id="242"/>
        <w:r>
          <w:rPr>
            <w:rFonts w:ascii="Times New Roman" w:hAnsi="Times New Roman" w:cs="Times New Roman"/>
            <w:noProof/>
            <w:sz w:val="24"/>
            <w:szCs w:val="24"/>
          </w:rPr>
          <w:t>all candidate models,</w:t>
        </w:r>
      </w:ins>
      <w:commentRangeEnd w:id="242"/>
      <w:ins w:id="243" w:author="ecf" w:date="2018-12-04T09:43:00Z">
        <w:r>
          <w:rPr>
            <w:rStyle w:val="CommentReference"/>
          </w:rPr>
          <w:commentReference w:id="242"/>
        </w:r>
      </w:ins>
      <w:ins w:id="244"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45"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w:t>
      </w:r>
      <w:r w:rsidRPr="00046C8F">
        <w:rPr>
          <w:rFonts w:ascii="Times New Roman" w:hAnsi="Times New Roman" w:cs="Times New Roman"/>
          <w:noProof/>
          <w:sz w:val="24"/>
          <w:szCs w:val="24"/>
        </w:rPr>
        <w:lastRenderedPageBreak/>
        <w:t xml:space="preserve">variance for Model 11 ranged between 7.29 and 20.10 (mean = 13.64, s.d. = 1.91). The structure of </w:t>
      </w:r>
      <w:ins w:id="246"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odel 5, fit exclusively using tagging data, ranged in predictive variance between 7.17 and 26.09 (mean = 14.35, sd = 2.44). The structure of Model 11 performed better than the structure of Model 5 in 6351 of 10,000 cross validation iterations. Differences in predictive variance between these two competing structures ranged between -1.60 and 10.80 (mean = 0.72, s.d. = 1.37)  and indicate</w:t>
      </w:r>
      <w:ins w:id="247"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ins w:id="248" w:author="Stephen Scherrer"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table 1</w:t>
      </w:r>
      <w:r>
        <w:rPr>
          <w:rFonts w:ascii="Times New Roman" w:hAnsi="Times New Roman" w:cs="Times New Roman"/>
          <w:noProof/>
          <w:sz w:val="24"/>
          <w:szCs w:val="24"/>
        </w:rPr>
        <w:t xml:space="preserve"> and reported in full in table 4</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49" w:author="Stephen Scherrer"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50"/>
      <w:commentRangeStart w:id="251"/>
      <w:r w:rsidRPr="00046C8F">
        <w:rPr>
          <w:rFonts w:ascii="Times New Roman" w:hAnsi="Times New Roman" w:cs="Times New Roman"/>
          <w:b/>
          <w:i/>
          <w:sz w:val="24"/>
          <w:szCs w:val="24"/>
        </w:rPr>
        <w:t>Discussion</w:t>
      </w:r>
      <w:commentRangeEnd w:id="250"/>
      <w:r>
        <w:rPr>
          <w:rStyle w:val="CommentReference"/>
        </w:rPr>
        <w:commentReference w:id="250"/>
      </w:r>
      <w:commentRangeEnd w:id="251"/>
      <w:r w:rsidR="00AF2E56">
        <w:rPr>
          <w:rStyle w:val="CommentReference"/>
        </w:rPr>
        <w:commentReference w:id="251"/>
      </w:r>
    </w:p>
    <w:p w14:paraId="033A4313" w14:textId="6372FF86"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52" w:author="Stephen Scherrer"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53" w:author="Stephen Scherrer"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approach. Had surgical implantation of marker tags disrupted individual growth, one would anticipate recapture sizes consistently less than those predicted with growth parameters from otolith-based studies. This was not the case. </w:t>
      </w:r>
    </w:p>
    <w:p w14:paraId="3D98DD17" w14:textId="5967EEA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Low recapture rates may have been the result of large population sizes, </w:t>
      </w:r>
      <w:ins w:id="254" w:author="Stephen Scherrer"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7334D656" w14:textId="77777777"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046C8F">
        <w:rPr>
          <w:rFonts w:ascii="Times New Roman" w:hAnsi="Times New Roman" w:cs="Times New Roman"/>
          <w:sz w:val="24"/>
          <w:szCs w:val="24"/>
        </w:rPr>
        <w:t xml:space="preserve">Bayesian and </w:t>
      </w:r>
      <w:ins w:id="255" w:author="ecf" w:date="2018-12-04T09:43:00Z">
        <w:r>
          <w:rPr>
            <w:rFonts w:ascii="Times New Roman" w:hAnsi="Times New Roman" w:cs="Times New Roman"/>
            <w:sz w:val="24"/>
            <w:szCs w:val="24"/>
          </w:rPr>
          <w:t>m</w:t>
        </w:r>
      </w:ins>
      <w:r w:rsidRPr="00046C8F">
        <w:rPr>
          <w:rFonts w:ascii="Times New Roman" w:hAnsi="Times New Roman" w:cs="Times New Roman"/>
          <w:sz w:val="24"/>
          <w:szCs w:val="24"/>
        </w:rPr>
        <w:t xml:space="preserve">aximum likelihood fitting methods produced similar growth parameter estimates. The similarity between parameters estimated by Model 1, where individual variability was accounted for in both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s and Model 2, wher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 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parameter assumptions. Model 5 and Model 2 were structurally </w:t>
      </w:r>
      <w:ins w:id="256" w:author="Stephen Scherrer" w:date="2018-09-14T12:19:00Z">
        <w:r>
          <w:rPr>
            <w:rFonts w:ascii="Times New Roman" w:hAnsi="Times New Roman" w:cs="Times New Roman"/>
            <w:sz w:val="24"/>
            <w:szCs w:val="24"/>
          </w:rPr>
          <w:t>consisten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the data </w:t>
      </w:r>
      <w:ins w:id="257" w:author="Stephen Scherrer" w:date="2018-09-14T12:19:00Z">
        <w:r>
          <w:rPr>
            <w:rFonts w:ascii="Times New Roman" w:hAnsi="Times New Roman" w:cs="Times New Roman"/>
            <w:sz w:val="24"/>
            <w:szCs w:val="24"/>
          </w:rPr>
          <w:t xml:space="preserve">used to estimate </w:t>
        </w:r>
      </w:ins>
      <w:ins w:id="258" w:author="Stephen Scherrer" w:date="2018-09-14T12:20:00Z">
        <w:r>
          <w:rPr>
            <w:rFonts w:ascii="Times New Roman" w:hAnsi="Times New Roman" w:cs="Times New Roman"/>
            <w:sz w:val="24"/>
            <w:szCs w:val="24"/>
          </w:rPr>
          <w:t>these parameters</w:t>
        </w:r>
      </w:ins>
      <w:ins w:id="259" w:author="Stephen Scherrer" w:date="2018-09-14T12:19: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260" w:author="Stephen Scherrer" w:date="2018-09-14T12:20:00Z">
        <w:r>
          <w:rPr>
            <w:rFonts w:ascii="Times New Roman" w:hAnsi="Times New Roman" w:cs="Times New Roman"/>
            <w:sz w:val="24"/>
            <w:szCs w:val="24"/>
          </w:rPr>
          <w:t>P</w:t>
        </w:r>
      </w:ins>
      <w:r w:rsidRPr="00046C8F">
        <w:rPr>
          <w:rFonts w:ascii="Times New Roman" w:hAnsi="Times New Roman" w:cs="Times New Roman"/>
          <w:sz w:val="24"/>
          <w:szCs w:val="24"/>
        </w:rPr>
        <w:t xml:space="preserve">arameters estimated by </w:t>
      </w:r>
      <w:ins w:id="261" w:author="Stephen Scherrer" w:date="2018-09-14T12:19:00Z">
        <w:r>
          <w:rPr>
            <w:rFonts w:ascii="Times New Roman" w:hAnsi="Times New Roman" w:cs="Times New Roman"/>
            <w:sz w:val="24"/>
            <w:szCs w:val="24"/>
          </w:rPr>
          <w:t>M</w:t>
        </w:r>
      </w:ins>
      <w:r w:rsidRPr="00046C8F">
        <w:rPr>
          <w:rFonts w:ascii="Times New Roman" w:hAnsi="Times New Roman" w:cs="Times New Roman"/>
          <w:sz w:val="24"/>
          <w:szCs w:val="24"/>
        </w:rPr>
        <w:t xml:space="preserve">odels 1 and 2 were contained within the 95% confidence intervals of Model 5. </w:t>
      </w:r>
    </w:p>
    <w:p w14:paraId="4D0FA6D7"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62"/>
      <w:r w:rsidRPr="00046C8F">
        <w:rPr>
          <w:rFonts w:ascii="Times New Roman" w:hAnsi="Times New Roman" w:cs="Times New Roman"/>
          <w:sz w:val="24"/>
          <w:szCs w:val="24"/>
        </w:rPr>
        <w:t>curve</w:t>
      </w:r>
      <w:commentRangeEnd w:id="262"/>
      <w:r>
        <w:rPr>
          <w:rStyle w:val="CommentReference"/>
        </w:rPr>
        <w:commentReference w:id="262"/>
      </w:r>
      <w:r w:rsidRPr="00046C8F">
        <w:rPr>
          <w:rFonts w:ascii="Times New Roman" w:hAnsi="Times New Roman" w:cs="Times New Roman"/>
          <w:sz w:val="24"/>
          <w:szCs w:val="24"/>
        </w:rPr>
        <w:t xml:space="preserve">. Recent work on </w:t>
      </w:r>
      <w:ins w:id="26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otoliths using lead-radium and bomb-radiocarbon dating indicate that</w:t>
      </w:r>
      <w:r w:rsidRPr="00622A71">
        <w:rPr>
          <w:rFonts w:ascii="Times New Roman" w:hAnsi="Times New Roman" w:cs="Times New Roman"/>
          <w:i/>
          <w:sz w:val="24"/>
          <w:szCs w:val="24"/>
        </w:rPr>
        <w:t xml:space="preserve"> </w:t>
      </w:r>
      <w:ins w:id="26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Using growth parameters estimated in this study, this data corresponds to fish mean ages between 1.5 and 7 years (Figure </w:t>
      </w:r>
      <w:r>
        <w:rPr>
          <w:rFonts w:ascii="Times New Roman" w:hAnsi="Times New Roman" w:cs="Times New Roman"/>
          <w:sz w:val="24"/>
          <w:szCs w:val="24"/>
        </w:rPr>
        <w:t>4</w:t>
      </w:r>
      <w:r w:rsidRPr="00046C8F">
        <w:rPr>
          <w:rFonts w:ascii="Times New Roman" w:hAnsi="Times New Roman" w:cs="Times New Roman"/>
          <w:sz w:val="24"/>
          <w:szCs w:val="24"/>
        </w:rPr>
        <w:t xml:space="preserve">). 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p>
    <w:p w14:paraId="6C805AD9" w14:textId="77777777"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132A2162" w14:textId="7AD5EFE3" w:rsidR="008C372D" w:rsidRPr="0071359A"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ins w:id="265" w:author="Stephen Scherrer" w:date="2018-09-14T12:41:00Z">
        <w:r>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1","issue":"October","issued":{"date-parts":[["2011"]]},"title":"Bomb Radiocarbon and Lead-Radium Dating of Opakapaka (Pristipomoides filamentosus)","type":"article-journal"},"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 xml:space="preserve">without </w:t>
      </w:r>
      <w:proofErr w:type="spellStart"/>
      <w:r w:rsidRPr="00046C8F">
        <w:rPr>
          <w:rFonts w:ascii="Times New Roman" w:hAnsi="Times New Roman" w:cs="Times New Roman"/>
          <w:sz w:val="24"/>
          <w:szCs w:val="24"/>
        </w:rPr>
        <w:t>constraint</w:t>
      </w:r>
      <w:ins w:id="266" w:author="Stephen Scherrer" w:date="2018-09-14T12:41:00Z">
        <w:r>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w:t>
      </w:r>
      <w:r>
        <w:rPr>
          <w:rFonts w:ascii="Times New Roman" w:hAnsi="Times New Roman" w:cs="Times New Roman"/>
          <w:sz w:val="24"/>
          <w:szCs w:val="24"/>
        </w:rPr>
        <w:lastRenderedPageBreak/>
        <w:t xml:space="preserve">reported faster growth and smaller </w:t>
      </w:r>
      <w:proofErr w:type="spellStart"/>
      <w:r>
        <w:rPr>
          <w:rFonts w:ascii="Times New Roman" w:hAnsi="Times New Roman" w:cs="Times New Roman"/>
          <w:sz w:val="24"/>
          <w:szCs w:val="24"/>
        </w:rPr>
        <w:t>asympototic</w:t>
      </w:r>
      <w:proofErr w:type="spellEnd"/>
      <w:r>
        <w:rPr>
          <w:rFonts w:ascii="Times New Roman" w:hAnsi="Times New Roman" w:cs="Times New Roman"/>
          <w:sz w:val="24"/>
          <w:szCs w:val="24"/>
        </w:rPr>
        <w:t xml:space="preserve">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Paupa</w:t>
      </w:r>
      <w:proofErr w:type="spellEnd"/>
      <w:r>
        <w:rPr>
          <w:rFonts w:ascii="Times New Roman" w:hAnsi="Times New Roman" w:cs="Times New Roman"/>
          <w:sz w:val="24"/>
          <w:szCs w:val="24"/>
        </w:rPr>
        <w:t xml:space="preserve"> New </w:t>
      </w:r>
      <w:proofErr w:type="spellStart"/>
      <w:r>
        <w:rPr>
          <w:rFonts w:ascii="Times New Roman" w:hAnsi="Times New Roman" w:cs="Times New Roman"/>
          <w:sz w:val="24"/>
          <w:szCs w:val="24"/>
        </w:rPr>
        <w:t>Guinne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w:t>
      </w:r>
      <w:r w:rsidR="001B5BA6">
        <w:rPr>
          <w:rFonts w:ascii="Times New Roman" w:hAnsi="Times New Roman" w:cs="Times New Roman"/>
          <w:sz w:val="24"/>
          <w:szCs w:val="24"/>
        </w:rPr>
        <w:t xml:space="preserve">their </w:t>
      </w:r>
      <w:r>
        <w:rPr>
          <w:rFonts w:ascii="Times New Roman" w:hAnsi="Times New Roman" w:cs="Times New Roman"/>
          <w:sz w:val="24"/>
          <w:szCs w:val="24"/>
        </w:rPr>
        <w:t xml:space="preserve">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4F6B77" w14:textId="27E971C5"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r w:rsidR="001B5BA6">
        <w:rPr>
          <w:rFonts w:ascii="Times New Roman" w:hAnsi="Times New Roman" w:cs="Times New Roman"/>
          <w:sz w:val="24"/>
          <w:szCs w:val="24"/>
        </w:rPr>
        <w:t xml:space="preserve"> (Figure 3)</w:t>
      </w:r>
      <w:r w:rsidRPr="00046C8F">
        <w:rPr>
          <w:rFonts w:ascii="Times New Roman" w:hAnsi="Times New Roman" w:cs="Times New Roman"/>
          <w:sz w:val="24"/>
          <w:szCs w:val="24"/>
        </w:rPr>
        <w:t>.</w:t>
      </w:r>
      <w:commentRangeStart w:id="267"/>
      <w:r w:rsidRPr="00046C8F">
        <w:rPr>
          <w:rFonts w:ascii="Times New Roman" w:hAnsi="Times New Roman" w:cs="Times New Roman"/>
          <w:sz w:val="24"/>
          <w:szCs w:val="24"/>
        </w:rPr>
        <w:t xml:space="preserve"> This may be an indication that the species exhibits indeterminate growth and does not readily conform to a von Bertalanffy growth curve. It may be that, having reached a sufficient size, larger individuals are able to outcompete fish of smaller size classes for resources.</w:t>
      </w:r>
      <w:commentRangeEnd w:id="267"/>
      <w:r>
        <w:rPr>
          <w:rStyle w:val="CommentReference"/>
        </w:rPr>
        <w:commentReference w:id="267"/>
      </w:r>
      <w:r w:rsidRPr="00046C8F">
        <w:rPr>
          <w:rFonts w:ascii="Times New Roman" w:hAnsi="Times New Roman" w:cs="Times New Roman"/>
          <w:sz w:val="24"/>
          <w:szCs w:val="24"/>
        </w:rPr>
        <w:t xml:space="preserve"> </w:t>
      </w:r>
      <w:commentRangeStart w:id="268"/>
      <w:r w:rsidRPr="00046C8F">
        <w:rPr>
          <w:rFonts w:ascii="Times New Roman" w:hAnsi="Times New Roman" w:cs="Times New Roman"/>
          <w:sz w:val="24"/>
          <w:szCs w:val="24"/>
        </w:rPr>
        <w:t>Sexual dimorphism may also explain the poor predictive ability for individuals reaching the largest sizes.</w:t>
      </w:r>
      <w:commentRangeEnd w:id="268"/>
      <w:r>
        <w:rPr>
          <w:rStyle w:val="CommentReference"/>
        </w:rPr>
        <w:commentReference w:id="268"/>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Sex specific parameters </w:t>
      </w:r>
      <w:ins w:id="269" w:author="Stephen Scherrer"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 describe</w:t>
      </w:r>
      <w:ins w:id="270" w:author="ecf" w:date="2018-12-04T10:00:00Z">
        <w:r>
          <w:rPr>
            <w:rFonts w:ascii="Times New Roman" w:hAnsi="Times New Roman" w:cs="Times New Roman"/>
            <w:sz w:val="24"/>
            <w:szCs w:val="24"/>
          </w:rPr>
          <w:t>d</w:t>
        </w:r>
      </w:ins>
      <w:r w:rsidRPr="00046C8F">
        <w:rPr>
          <w:rFonts w:ascii="Times New Roman" w:hAnsi="Times New Roman" w:cs="Times New Roman"/>
          <w:sz w:val="24"/>
          <w:szCs w:val="24"/>
        </w:rPr>
        <w:t xml:space="preserve"> dimorphic differences in growth with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073913BF"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commentRangeStart w:id="271"/>
      <w:commentRangeEnd w:id="271"/>
      <w:r>
        <w:rPr>
          <w:rStyle w:val="CommentReference"/>
        </w:rPr>
        <w:commentReference w:id="271"/>
      </w:r>
      <w:commentRangeStart w:id="272"/>
      <w:commentRangeEnd w:id="272"/>
      <w:r w:rsidR="00607A54">
        <w:rPr>
          <w:rStyle w:val="CommentReference"/>
        </w:rPr>
        <w:commentReference w:id="272"/>
      </w:r>
      <w:r w:rsidRPr="00046C8F">
        <w:rPr>
          <w:rFonts w:ascii="Times New Roman" w:hAnsi="Times New Roman" w:cs="Times New Roman"/>
          <w:sz w:val="24"/>
          <w:szCs w:val="24"/>
        </w:rPr>
        <w:t xml:space="preserve"> estimations of growth parameters for </w:t>
      </w:r>
      <w:ins w:id="27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74" w:author="Stephen Scherrer"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275"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but was unknown at the time </w:t>
      </w:r>
      <w:r w:rsidR="00A44CA4">
        <w:rPr>
          <w:rFonts w:ascii="Times New Roman" w:hAnsi="Times New Roman" w:cs="Times New Roman"/>
          <w:sz w:val="24"/>
          <w:szCs w:val="24"/>
        </w:rPr>
        <w:t xml:space="preserve">that </w:t>
      </w:r>
      <w:ins w:id="276" w:author="Stephen Scherrer"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277" w:author="Stephen Scherrer"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xml:space="preserve">. </w:t>
      </w:r>
      <w:proofErr w:type="gramStart"/>
      <w:r w:rsidR="00A44CA4">
        <w:rPr>
          <w:rFonts w:ascii="Times New Roman" w:hAnsi="Times New Roman" w:cs="Times New Roman"/>
          <w:sz w:val="24"/>
          <w:szCs w:val="24"/>
        </w:rPr>
        <w:t>T</w:t>
      </w:r>
      <w:r w:rsidRPr="00046C8F">
        <w:rPr>
          <w:rFonts w:ascii="Times New Roman" w:hAnsi="Times New Roman" w:cs="Times New Roman"/>
          <w:sz w:val="24"/>
          <w:szCs w:val="24"/>
        </w:rPr>
        <w:t>hus</w:t>
      </w:r>
      <w:proofErr w:type="gramEnd"/>
      <w:r w:rsidRPr="00046C8F">
        <w:rPr>
          <w:rFonts w:ascii="Times New Roman" w:hAnsi="Times New Roman" w:cs="Times New Roman"/>
          <w:sz w:val="24"/>
          <w:szCs w:val="24"/>
        </w:rPr>
        <w:t xml:space="preserve"> 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278" w:author="Stephen Scherrer"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279" w:author="Stephen Scherrer" w:date="2018-09-14T12:24:00Z">
        <w:r w:rsidR="008C372D">
          <w:rPr>
            <w:rFonts w:ascii="Times New Roman" w:hAnsi="Times New Roman" w:cs="Times New Roman"/>
            <w:sz w:val="24"/>
            <w:szCs w:val="24"/>
          </w:rPr>
          <w:t xml:space="preserve">. </w:t>
        </w:r>
      </w:ins>
      <w:ins w:id="280" w:author="Stephen Scherrer"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281" w:author="Stephen Scherrer"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282" w:author="Stephen Scherrer"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w:t>
        </w:r>
        <w:r w:rsidR="008C372D">
          <w:rPr>
            <w:rFonts w:ascii="Times New Roman" w:hAnsi="Times New Roman" w:cs="Times New Roman"/>
            <w:sz w:val="24"/>
            <w:szCs w:val="24"/>
          </w:rPr>
          <w:lastRenderedPageBreak/>
          <w:t xml:space="preserve">population. </w:t>
        </w:r>
      </w:ins>
      <w:ins w:id="283" w:author="Stephen Scherrer" w:date="2018-09-14T12:27:00Z">
        <w:r w:rsidR="008C372D">
          <w:rPr>
            <w:rFonts w:ascii="Times New Roman" w:hAnsi="Times New Roman" w:cs="Times New Roman"/>
            <w:sz w:val="24"/>
            <w:szCs w:val="24"/>
          </w:rPr>
          <w:t xml:space="preserve">At sizes where the sex ratio of individuals </w:t>
        </w:r>
      </w:ins>
      <w:ins w:id="284" w:author="Stephen Scherrer" w:date="2018-09-14T12:28:00Z">
        <w:r w:rsidR="008C372D">
          <w:rPr>
            <w:rFonts w:ascii="Times New Roman" w:hAnsi="Times New Roman" w:cs="Times New Roman"/>
            <w:sz w:val="24"/>
            <w:szCs w:val="24"/>
          </w:rPr>
          <w:t xml:space="preserve">is similar to </w:t>
        </w:r>
      </w:ins>
      <w:ins w:id="285" w:author="Stephen Scherrer" w:date="2018-09-14T12:29:00Z">
        <w:r w:rsidR="008C372D">
          <w:rPr>
            <w:rFonts w:ascii="Times New Roman" w:hAnsi="Times New Roman" w:cs="Times New Roman"/>
            <w:sz w:val="24"/>
            <w:szCs w:val="24"/>
          </w:rPr>
          <w:t xml:space="preserve">the sex ratio of </w:t>
        </w:r>
      </w:ins>
      <w:ins w:id="286" w:author="Stephen Scherrer" w:date="2018-09-14T12:28:00Z">
        <w:r w:rsidR="008C372D">
          <w:rPr>
            <w:rFonts w:ascii="Times New Roman" w:hAnsi="Times New Roman" w:cs="Times New Roman"/>
            <w:sz w:val="24"/>
            <w:szCs w:val="24"/>
          </w:rPr>
          <w:t xml:space="preserve">the total </w:t>
        </w:r>
      </w:ins>
      <w:ins w:id="287" w:author="Stephen Scherrer" w:date="2018-09-14T12:27:00Z">
        <w:r w:rsidR="008C372D">
          <w:rPr>
            <w:rFonts w:ascii="Times New Roman" w:hAnsi="Times New Roman" w:cs="Times New Roman"/>
            <w:sz w:val="24"/>
            <w:szCs w:val="24"/>
          </w:rPr>
          <w:t xml:space="preserve">sampled </w:t>
        </w:r>
      </w:ins>
      <w:ins w:id="288" w:author="Stephen Scherrer" w:date="2018-09-14T12:28:00Z">
        <w:r w:rsidR="008C372D">
          <w:rPr>
            <w:rFonts w:ascii="Times New Roman" w:hAnsi="Times New Roman" w:cs="Times New Roman"/>
            <w:sz w:val="24"/>
            <w:szCs w:val="24"/>
          </w:rPr>
          <w:t xml:space="preserve">population, averaging of model parameters results </w:t>
        </w:r>
      </w:ins>
      <w:ins w:id="289" w:author="Stephen Scherrer" w:date="2018-09-14T12:29:00Z">
        <w:r w:rsidR="008C372D">
          <w:rPr>
            <w:rFonts w:ascii="Times New Roman" w:hAnsi="Times New Roman" w:cs="Times New Roman"/>
            <w:sz w:val="24"/>
            <w:szCs w:val="24"/>
          </w:rPr>
          <w:t xml:space="preserve">as </w:t>
        </w:r>
      </w:ins>
      <w:ins w:id="290" w:author="Stephen Scherrer" w:date="2018-09-14T12:37:00Z">
        <w:r w:rsidR="008C372D">
          <w:rPr>
            <w:rFonts w:ascii="Times New Roman" w:hAnsi="Times New Roman" w:cs="Times New Roman"/>
            <w:sz w:val="24"/>
            <w:szCs w:val="24"/>
          </w:rPr>
          <w:t>excess model</w:t>
        </w:r>
      </w:ins>
      <w:ins w:id="291" w:author="Stephen Scherrer" w:date="2018-09-14T12:29:00Z">
        <w:r w:rsidR="008C372D">
          <w:rPr>
            <w:rFonts w:ascii="Times New Roman" w:hAnsi="Times New Roman" w:cs="Times New Roman"/>
            <w:sz w:val="24"/>
            <w:szCs w:val="24"/>
          </w:rPr>
          <w:t xml:space="preserve"> </w:t>
        </w:r>
      </w:ins>
      <w:ins w:id="292" w:author="Stephen Scherrer" w:date="2018-09-14T12:28:00Z">
        <w:r w:rsidR="008C372D">
          <w:rPr>
            <w:rFonts w:ascii="Times New Roman" w:hAnsi="Times New Roman" w:cs="Times New Roman"/>
            <w:sz w:val="24"/>
            <w:szCs w:val="24"/>
          </w:rPr>
          <w:t>deviation</w:t>
        </w:r>
      </w:ins>
      <w:ins w:id="293" w:author="Stephen Scherrer"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 xml:space="preserve">of the population as a </w:t>
      </w:r>
      <w:proofErr w:type="gramStart"/>
      <w:r w:rsidR="00A44CA4">
        <w:rPr>
          <w:rFonts w:ascii="Times New Roman" w:hAnsi="Times New Roman" w:cs="Times New Roman"/>
          <w:sz w:val="24"/>
          <w:szCs w:val="24"/>
        </w:rPr>
        <w:t>whole</w:t>
      </w:r>
      <w:ins w:id="294" w:author="Stephen Scherrer" w:date="2018-09-14T12:33:00Z">
        <w:r w:rsidR="008C372D">
          <w:rPr>
            <w:rFonts w:ascii="Times New Roman" w:hAnsi="Times New Roman" w:cs="Times New Roman"/>
            <w:sz w:val="24"/>
            <w:szCs w:val="24"/>
          </w:rPr>
          <w:t>,</w:t>
        </w:r>
      </w:ins>
      <w:ins w:id="295" w:author="Stephen Scherrer"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growth parameters</w:t>
      </w:r>
      <w:proofErr w:type="gramEnd"/>
      <w:r w:rsidR="00A44CA4" w:rsidRPr="00046C8F">
        <w:rPr>
          <w:rFonts w:ascii="Times New Roman" w:hAnsi="Times New Roman" w:cs="Times New Roman"/>
          <w:sz w:val="24"/>
          <w:szCs w:val="24"/>
        </w:rPr>
        <w:t xml:space="preserve">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296" w:author="Stephen Scherrer" w:date="2018-09-14T12:37:00Z">
        <w:r w:rsidR="008C372D">
          <w:rPr>
            <w:rFonts w:ascii="Times New Roman" w:hAnsi="Times New Roman" w:cs="Times New Roman"/>
            <w:sz w:val="24"/>
            <w:szCs w:val="24"/>
          </w:rPr>
          <w:t xml:space="preserve"> largest individuals while overestimating </w:t>
        </w:r>
      </w:ins>
      <w:ins w:id="297" w:author="Stephen Scherrer" w:date="2018-09-14T12:38:00Z">
        <w:r w:rsidR="008C372D">
          <w:rPr>
            <w:rFonts w:ascii="Times New Roman" w:hAnsi="Times New Roman" w:cs="Times New Roman"/>
            <w:sz w:val="24"/>
            <w:szCs w:val="24"/>
          </w:rPr>
          <w:t xml:space="preserve">the </w:t>
        </w:r>
      </w:ins>
      <w:ins w:id="298" w:author="Stephen Scherrer" w:date="2018-09-14T12:37:00Z">
        <w:r w:rsidR="008C372D">
          <w:rPr>
            <w:rFonts w:ascii="Times New Roman" w:hAnsi="Times New Roman" w:cs="Times New Roman"/>
            <w:sz w:val="24"/>
            <w:szCs w:val="24"/>
          </w:rPr>
          <w:t xml:space="preserve">recapture length of </w:t>
        </w:r>
      </w:ins>
      <w:ins w:id="299" w:author="Stephen Scherrer" w:date="2018-09-14T12:38:00Z">
        <w:r w:rsidR="008C372D">
          <w:rPr>
            <w:rFonts w:ascii="Times New Roman" w:hAnsi="Times New Roman" w:cs="Times New Roman"/>
            <w:sz w:val="24"/>
            <w:szCs w:val="24"/>
          </w:rPr>
          <w:t>the largest individuals of the opposite sex</w:t>
        </w:r>
      </w:ins>
      <w:r w:rsidR="008C372D" w:rsidRPr="00046C8F">
        <w:rPr>
          <w:rFonts w:ascii="Times New Roman" w:hAnsi="Times New Roman" w:cs="Times New Roman"/>
          <w:sz w:val="24"/>
          <w:szCs w:val="24"/>
        </w:rPr>
        <w:t>.</w:t>
      </w:r>
    </w:p>
    <w:p w14:paraId="1CD09FF6" w14:textId="29270096"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300"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301" w:author="Stephen Scherrer [2]" w:date="2019-02-18T12:41:00Z">
        <w:r>
          <w:rPr>
            <w:rFonts w:ascii="Times New Roman" w:hAnsi="Times New Roman" w:cs="Times New Roman"/>
            <w:sz w:val="24"/>
            <w:szCs w:val="24"/>
          </w:rPr>
          <w:t xml:space="preserve"> </w:t>
        </w:r>
      </w:ins>
      <w:ins w:id="302" w:author="Stephen Scherrer [2]" w:date="2019-02-18T12:44: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303" w:author="Stephen Scherrer [2]"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304" w:author="Stephen Scherrer"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305" w:author="Stephen Scherrer"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306" w:author="Stephen Scherrer"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7DABCE3A"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w:t>
      </w:r>
      <w:ins w:id="307"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08"/>
    <w:p w14:paraId="6E4986B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Pr="00E26DC3">
        <w:rPr>
          <w:rFonts w:ascii="Times New Roman" w:hAnsi="Times New Roman" w:cs="Times New Roman"/>
          <w:noProof/>
          <w:sz w:val="24"/>
        </w:rPr>
        <w:t xml:space="preserve">Allen, G.R. 1985. Fao Species Catalogue Vol . 6 . Snappers of the World. Fao Fish. Synopsis </w:t>
      </w:r>
      <w:r w:rsidRPr="00E26DC3">
        <w:rPr>
          <w:rFonts w:ascii="Times New Roman" w:hAnsi="Times New Roman" w:cs="Times New Roman"/>
          <w:b/>
          <w:bCs/>
          <w:noProof/>
          <w:sz w:val="24"/>
        </w:rPr>
        <w:t>6</w:t>
      </w:r>
      <w:r w:rsidRPr="00E26DC3">
        <w:rPr>
          <w:rFonts w:ascii="Times New Roman" w:hAnsi="Times New Roman" w:cs="Times New Roman"/>
          <w:noProof/>
          <w:sz w:val="24"/>
        </w:rPr>
        <w:t>(125): 208. doi:10.1016/0025-326X(92)90600-B.</w:t>
      </w:r>
    </w:p>
    <w:p w14:paraId="15C1882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E26DC3">
        <w:rPr>
          <w:rFonts w:ascii="Times New Roman" w:hAnsi="Times New Roman" w:cs="Times New Roman"/>
          <w:b/>
          <w:bCs/>
          <w:noProof/>
          <w:sz w:val="24"/>
        </w:rPr>
        <w:t>69</w:t>
      </w:r>
      <w:r w:rsidRPr="00E26DC3">
        <w:rPr>
          <w:rFonts w:ascii="Times New Roman" w:hAnsi="Times New Roman" w:cs="Times New Roman"/>
          <w:noProof/>
          <w:sz w:val="24"/>
        </w:rPr>
        <w:t>: 1850–1869. doi:10.1139/f2012-109.</w:t>
      </w:r>
    </w:p>
    <w:p w14:paraId="3C8FFA4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7A8181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enaglia, T., Chauveau, D., Hunter, D.R., and Young, D. 2009. Mixtools: An R package for analyzing finite mixture models. J. Stat. Softw. </w:t>
      </w:r>
      <w:r w:rsidRPr="00E26DC3">
        <w:rPr>
          <w:rFonts w:ascii="Times New Roman" w:hAnsi="Times New Roman" w:cs="Times New Roman"/>
          <w:b/>
          <w:bCs/>
          <w:noProof/>
          <w:sz w:val="24"/>
        </w:rPr>
        <w:t>32</w:t>
      </w:r>
      <w:r w:rsidRPr="00E26DC3">
        <w:rPr>
          <w:rFonts w:ascii="Times New Roman" w:hAnsi="Times New Roman" w:cs="Times New Roman"/>
          <w:noProof/>
          <w:sz w:val="24"/>
        </w:rPr>
        <w:t>(6): 1–29. Available from http://www.jstatsoft.org/v32/i06/.</w:t>
      </w:r>
    </w:p>
    <w:p w14:paraId="553F164C"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urman, P. 1989. A comparative study of ordinary cross-validation, v-fold cross-validation and the repeated learning-testing methods. Biometrika </w:t>
      </w:r>
      <w:r w:rsidRPr="00E26DC3">
        <w:rPr>
          <w:rFonts w:ascii="Times New Roman" w:hAnsi="Times New Roman" w:cs="Times New Roman"/>
          <w:b/>
          <w:bCs/>
          <w:noProof/>
          <w:sz w:val="24"/>
        </w:rPr>
        <w:t>76</w:t>
      </w:r>
      <w:r w:rsidRPr="00E26DC3">
        <w:rPr>
          <w:rFonts w:ascii="Times New Roman" w:hAnsi="Times New Roman" w:cs="Times New Roman"/>
          <w:noProof/>
          <w:sz w:val="24"/>
        </w:rPr>
        <w:t>(3): 503–514. doi:10.1093/biomet/76.3.503.</w:t>
      </w:r>
    </w:p>
    <w:p w14:paraId="7047431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 Available from papers2://publication/uuid/0968A892-A6FF-4DD6-9E14-9F10C39B2ED8.</w:t>
      </w:r>
    </w:p>
    <w:p w14:paraId="78E5AF4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E26DC3">
        <w:rPr>
          <w:rFonts w:ascii="Times New Roman" w:hAnsi="Times New Roman" w:cs="Times New Roman"/>
          <w:b/>
          <w:bCs/>
          <w:noProof/>
          <w:sz w:val="24"/>
        </w:rPr>
        <w:t>61</w:t>
      </w:r>
      <w:r w:rsidRPr="00E26DC3">
        <w:rPr>
          <w:rFonts w:ascii="Times New Roman" w:hAnsi="Times New Roman" w:cs="Times New Roman"/>
          <w:noProof/>
          <w:sz w:val="24"/>
        </w:rPr>
        <w:t>(2): 292–306. doi:10.1139/f03-163.</w:t>
      </w:r>
    </w:p>
    <w:p w14:paraId="1E81520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E26DC3">
        <w:rPr>
          <w:rFonts w:ascii="Times New Roman" w:hAnsi="Times New Roman" w:cs="Times New Roman"/>
          <w:b/>
          <w:bCs/>
          <w:noProof/>
          <w:sz w:val="24"/>
        </w:rPr>
        <w:t>64</w:t>
      </w:r>
      <w:r w:rsidRPr="00E26DC3">
        <w:rPr>
          <w:rFonts w:ascii="Times New Roman" w:hAnsi="Times New Roman" w:cs="Times New Roman"/>
          <w:noProof/>
          <w:sz w:val="24"/>
        </w:rPr>
        <w:t>(4): 602–617. doi:10.1139/f07-036.</w:t>
      </w:r>
    </w:p>
    <w:p w14:paraId="6234319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ancis, R.I.C.C. 1988. Maximum likelihood estimation of growth and growth variability from tagging data. New Zeal. J. Mar. Freshw. Res. </w:t>
      </w:r>
      <w:r w:rsidRPr="00E26DC3">
        <w:rPr>
          <w:rFonts w:ascii="Times New Roman" w:hAnsi="Times New Roman" w:cs="Times New Roman"/>
          <w:b/>
          <w:bCs/>
          <w:noProof/>
          <w:sz w:val="24"/>
        </w:rPr>
        <w:t>22</w:t>
      </w:r>
      <w:r w:rsidRPr="00E26DC3">
        <w:rPr>
          <w:rFonts w:ascii="Times New Roman" w:hAnsi="Times New Roman" w:cs="Times New Roman"/>
          <w:noProof/>
          <w:sz w:val="24"/>
        </w:rPr>
        <w:t>(1): 43–51. doi:10.1080/00288330.1988.9516276.</w:t>
      </w:r>
    </w:p>
    <w:p w14:paraId="075FCC1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E26DC3">
        <w:rPr>
          <w:rFonts w:ascii="Times New Roman" w:hAnsi="Times New Roman" w:cs="Times New Roman"/>
          <w:b/>
          <w:bCs/>
          <w:noProof/>
          <w:sz w:val="24"/>
        </w:rPr>
        <w:t>81</w:t>
      </w:r>
      <w:r w:rsidRPr="00E26DC3">
        <w:rPr>
          <w:rFonts w:ascii="Times New Roman" w:hAnsi="Times New Roman" w:cs="Times New Roman"/>
          <w:noProof/>
          <w:sz w:val="24"/>
        </w:rPr>
        <w:t>(2–3): 126–141. doi:10.1016/j.fishres.2006.08.002.</w:t>
      </w:r>
    </w:p>
    <w:p w14:paraId="012584D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E26DC3">
        <w:rPr>
          <w:rFonts w:ascii="Times New Roman" w:hAnsi="Times New Roman" w:cs="Times New Roman"/>
          <w:b/>
          <w:bCs/>
          <w:noProof/>
          <w:sz w:val="24"/>
        </w:rPr>
        <w:t>6</w:t>
      </w:r>
      <w:r w:rsidRPr="00E26DC3">
        <w:rPr>
          <w:rFonts w:ascii="Times New Roman" w:hAnsi="Times New Roman" w:cs="Times New Roman"/>
          <w:noProof/>
          <w:sz w:val="24"/>
        </w:rPr>
        <w:t>(12). doi:10.1371/journal.pone.0028913.</w:t>
      </w:r>
    </w:p>
    <w:p w14:paraId="1765267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E26DC3">
        <w:rPr>
          <w:rFonts w:ascii="Times New Roman" w:hAnsi="Times New Roman" w:cs="Times New Roman"/>
          <w:b/>
          <w:bCs/>
          <w:noProof/>
          <w:sz w:val="24"/>
        </w:rPr>
        <w:t>2</w:t>
      </w:r>
      <w:r w:rsidRPr="00E26DC3">
        <w:rPr>
          <w:rFonts w:ascii="Times New Roman" w:hAnsi="Times New Roman" w:cs="Times New Roman"/>
          <w:noProof/>
          <w:sz w:val="24"/>
        </w:rPr>
        <w:t>(SUPPL.1): 169–172. doi:10.1007/s12686-009-9119-3.</w:t>
      </w:r>
    </w:p>
    <w:p w14:paraId="1E80485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elman, A., and Rubin, D.B. 1992. lnference from Iterative Simulation Using Multiple Sequences. Stat. Sci. </w:t>
      </w:r>
      <w:r w:rsidRPr="00E26DC3">
        <w:rPr>
          <w:rFonts w:ascii="Times New Roman" w:hAnsi="Times New Roman" w:cs="Times New Roman"/>
          <w:b/>
          <w:bCs/>
          <w:noProof/>
          <w:sz w:val="24"/>
        </w:rPr>
        <w:t>7</w:t>
      </w:r>
      <w:r w:rsidRPr="00E26DC3">
        <w:rPr>
          <w:rFonts w:ascii="Times New Roman" w:hAnsi="Times New Roman" w:cs="Times New Roman"/>
          <w:noProof/>
          <w:sz w:val="24"/>
        </w:rPr>
        <w:t>(4): 457–472. doi:10.2307/2246093.</w:t>
      </w:r>
    </w:p>
    <w:p w14:paraId="3A650D8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ight, W.R., Kobayashi, D.R., and Kawamoto, K.E. 1993. Biology and Management of Deepwater Snappers of the Hawaiian Archipelago. </w:t>
      </w:r>
      <w:r w:rsidRPr="00E26DC3">
        <w:rPr>
          <w:rFonts w:ascii="Times New Roman" w:hAnsi="Times New Roman" w:cs="Times New Roman"/>
          <w:b/>
          <w:bCs/>
          <w:noProof/>
          <w:sz w:val="24"/>
        </w:rPr>
        <w:t>55</w:t>
      </w:r>
      <w:r w:rsidRPr="00E26DC3">
        <w:rPr>
          <w:rFonts w:ascii="Times New Roman" w:hAnsi="Times New Roman" w:cs="Times New Roman"/>
          <w:noProof/>
          <w:sz w:val="24"/>
        </w:rPr>
        <w:t>(2): 20–27.</w:t>
      </w:r>
    </w:p>
    <w:p w14:paraId="51C5189F"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E26DC3">
        <w:rPr>
          <w:rFonts w:ascii="Times New Roman" w:hAnsi="Times New Roman" w:cs="Times New Roman"/>
          <w:b/>
          <w:bCs/>
          <w:noProof/>
          <w:sz w:val="24"/>
        </w:rPr>
        <w:t>20</w:t>
      </w:r>
      <w:r w:rsidRPr="00E26DC3">
        <w:rPr>
          <w:rFonts w:ascii="Times New Roman" w:hAnsi="Times New Roman" w:cs="Times New Roman"/>
          <w:noProof/>
          <w:sz w:val="24"/>
        </w:rPr>
        <w:t>(2): 27–31.</w:t>
      </w:r>
    </w:p>
    <w:p w14:paraId="114E77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Hawaii Reported Landing Tables. 2016. Available from https://www.pifsc.noaa.gov/wpacfin/hi/dar/Pages/hi_data_3.php [accessed 23 March 2018].</w:t>
      </w:r>
    </w:p>
    <w:p w14:paraId="0A57173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ames, I.R. 1991. Estimation of von Bertalanffy growth curve parameters from recapture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1519–1530. doi:10.2307/2532403.</w:t>
      </w:r>
    </w:p>
    <w:p w14:paraId="4A21883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ensen, A.L. 1996. Beverton and Holt life history invariants result from optimal trade-off of reproduction and survival. Can. J. Fish. Aquat. Sci. </w:t>
      </w:r>
      <w:r w:rsidRPr="00E26DC3">
        <w:rPr>
          <w:rFonts w:ascii="Times New Roman" w:hAnsi="Times New Roman" w:cs="Times New Roman"/>
          <w:b/>
          <w:bCs/>
          <w:noProof/>
          <w:sz w:val="24"/>
        </w:rPr>
        <w:t>53</w:t>
      </w:r>
      <w:r w:rsidRPr="00E26DC3">
        <w:rPr>
          <w:rFonts w:ascii="Times New Roman" w:hAnsi="Times New Roman" w:cs="Times New Roman"/>
          <w:noProof/>
          <w:sz w:val="24"/>
        </w:rPr>
        <w:t>(4): 820–822. doi:10.1139/f95-233.</w:t>
      </w:r>
    </w:p>
    <w:p w14:paraId="0373A8E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E26DC3">
        <w:rPr>
          <w:rFonts w:ascii="Times New Roman" w:hAnsi="Times New Roman" w:cs="Times New Roman"/>
          <w:b/>
          <w:bCs/>
          <w:noProof/>
          <w:sz w:val="24"/>
        </w:rPr>
        <w:t>91</w:t>
      </w:r>
      <w:r w:rsidRPr="00E26DC3">
        <w:rPr>
          <w:rFonts w:ascii="Times New Roman" w:hAnsi="Times New Roman" w:cs="Times New Roman"/>
          <w:noProof/>
          <w:sz w:val="24"/>
        </w:rPr>
        <w:t>(2): 271–280.</w:t>
      </w:r>
    </w:p>
    <w:p w14:paraId="0722A61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574A9ED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E26DC3">
        <w:rPr>
          <w:rFonts w:ascii="Times New Roman" w:hAnsi="Times New Roman" w:cs="Times New Roman"/>
          <w:b/>
          <w:bCs/>
          <w:noProof/>
          <w:sz w:val="24"/>
        </w:rPr>
        <w:t>59</w:t>
      </w:r>
      <w:r w:rsidRPr="00E26DC3">
        <w:rPr>
          <w:rFonts w:ascii="Times New Roman" w:hAnsi="Times New Roman" w:cs="Times New Roman"/>
          <w:noProof/>
          <w:sz w:val="24"/>
        </w:rPr>
        <w:t>(6): 976–986. doi:10.1139/f02-069.</w:t>
      </w:r>
    </w:p>
    <w:p w14:paraId="64BC79D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E26DC3">
        <w:rPr>
          <w:rFonts w:ascii="Times New Roman" w:hAnsi="Times New Roman" w:cs="Times New Roman"/>
          <w:b/>
          <w:bCs/>
          <w:noProof/>
          <w:sz w:val="24"/>
        </w:rPr>
        <w:t>69</w:t>
      </w:r>
      <w:r w:rsidRPr="00E26DC3">
        <w:rPr>
          <w:rFonts w:ascii="Times New Roman" w:hAnsi="Times New Roman" w:cs="Times New Roman"/>
          <w:noProof/>
          <w:sz w:val="24"/>
        </w:rPr>
        <w:t>(2): 325–335. doi:10.1071/MF17195.</w:t>
      </w:r>
    </w:p>
    <w:p w14:paraId="2D9A2D5B"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aller, R.A., and Deboer, E.S. 1988. An analysis of two methods of fitting the von bertalanffy curve to capture-recapture data. Mar. Freshw. Res. </w:t>
      </w:r>
      <w:r w:rsidRPr="00E26DC3">
        <w:rPr>
          <w:rFonts w:ascii="Times New Roman" w:hAnsi="Times New Roman" w:cs="Times New Roman"/>
          <w:b/>
          <w:bCs/>
          <w:noProof/>
          <w:sz w:val="24"/>
        </w:rPr>
        <w:t>39</w:t>
      </w:r>
      <w:r w:rsidRPr="00E26DC3">
        <w:rPr>
          <w:rFonts w:ascii="Times New Roman" w:hAnsi="Times New Roman" w:cs="Times New Roman"/>
          <w:noProof/>
          <w:sz w:val="24"/>
        </w:rPr>
        <w:t>(4): 459–466. doi:10.1071/MF9880459.</w:t>
      </w:r>
    </w:p>
    <w:p w14:paraId="0ECABB2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1993. Population biology and stock assessment of Pristipomoides filamentosus on the Mahe Plateau, Seychelles. J. Fish Biol. </w:t>
      </w:r>
      <w:r w:rsidRPr="00E26DC3">
        <w:rPr>
          <w:rFonts w:ascii="Times New Roman" w:hAnsi="Times New Roman" w:cs="Times New Roman"/>
          <w:b/>
          <w:bCs/>
          <w:noProof/>
          <w:sz w:val="24"/>
        </w:rPr>
        <w:t>43</w:t>
      </w:r>
      <w:r w:rsidRPr="00E26DC3">
        <w:rPr>
          <w:rFonts w:ascii="Times New Roman" w:hAnsi="Times New Roman" w:cs="Times New Roman"/>
          <w:noProof/>
          <w:sz w:val="24"/>
        </w:rPr>
        <w:t>(5): 695–708. doi:10.1111/j.1095-8649.1993.tb01147.x.</w:t>
      </w:r>
    </w:p>
    <w:p w14:paraId="127A7866"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E26DC3">
        <w:rPr>
          <w:rFonts w:ascii="Times New Roman" w:hAnsi="Times New Roman" w:cs="Times New Roman"/>
          <w:b/>
          <w:bCs/>
          <w:noProof/>
          <w:sz w:val="24"/>
        </w:rPr>
        <w:t>33</w:t>
      </w:r>
      <w:r w:rsidRPr="00E26DC3">
        <w:rPr>
          <w:rFonts w:ascii="Times New Roman" w:hAnsi="Times New Roman" w:cs="Times New Roman"/>
          <w:noProof/>
          <w:sz w:val="24"/>
        </w:rPr>
        <w:t>(1–3): 73–87. doi:10.1016/S0165-7836(97)00069-6.</w:t>
      </w:r>
    </w:p>
    <w:p w14:paraId="7F69A17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offitt, R.B., and Parrish, F.A. 1996. Habitat and life history of juvenile Hawaiian pink snapper, Pristipomoides filamentosus. Pacific Sci. </w:t>
      </w:r>
      <w:r w:rsidRPr="00E26DC3">
        <w:rPr>
          <w:rFonts w:ascii="Times New Roman" w:hAnsi="Times New Roman" w:cs="Times New Roman"/>
          <w:b/>
          <w:bCs/>
          <w:noProof/>
          <w:sz w:val="24"/>
        </w:rPr>
        <w:t>50</w:t>
      </w:r>
      <w:r w:rsidRPr="00E26DC3">
        <w:rPr>
          <w:rFonts w:ascii="Times New Roman" w:hAnsi="Times New Roman" w:cs="Times New Roman"/>
          <w:noProof/>
          <w:sz w:val="24"/>
        </w:rPr>
        <w:t>(4): 371–381.</w:t>
      </w:r>
    </w:p>
    <w:p w14:paraId="126540B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17022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kamoto, H.Y. 1993. Develop Opakapaka tagging techniques to assess movement behavior.</w:t>
      </w:r>
    </w:p>
    <w:p w14:paraId="55F4753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almer, M.J., Phillips, B.F., and Smith, G.T. 1991. Application of nonlinear models with random coefficients to growth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623–635. doi:10.2307/2532151.</w:t>
      </w:r>
    </w:p>
    <w:p w14:paraId="1E413E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E26DC3">
        <w:rPr>
          <w:rFonts w:ascii="Times New Roman" w:hAnsi="Times New Roman" w:cs="Times New Roman"/>
          <w:b/>
          <w:bCs/>
          <w:noProof/>
          <w:sz w:val="24"/>
        </w:rPr>
        <w:t>98</w:t>
      </w:r>
      <w:r w:rsidRPr="00E26DC3">
        <w:rPr>
          <w:rFonts w:ascii="Times New Roman" w:hAnsi="Times New Roman" w:cs="Times New Roman"/>
          <w:noProof/>
          <w:sz w:val="24"/>
        </w:rPr>
        <w:t>(3): 600–611.</w:t>
      </w:r>
    </w:p>
    <w:p w14:paraId="4805DDE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3rd international workshop on distributed statistical computing. Vol. 124.</w:t>
      </w:r>
    </w:p>
    <w:p w14:paraId="241FBB9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Polovina, J.J., Ralston, S., and Ralston, S. 1987. Assessment and management of deepwater bottom fishes in Hawaii and the Marianas. : 505–532.</w:t>
      </w:r>
    </w:p>
    <w:p w14:paraId="706D732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 Core Team. 2014. R: A Language and Environment for Statistical Computing. Vienna, Austria. Available from http://www.r-project.org/.</w:t>
      </w:r>
    </w:p>
    <w:p w14:paraId="31E7F923"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 xml:space="preserve">Radtke, R.L. 1987. Age and growth information available from the otoliths of the Hawaiian snapper, Pristipomoides filamentosus. Coral Reefs </w:t>
      </w:r>
      <w:r w:rsidRPr="00E26DC3">
        <w:rPr>
          <w:rFonts w:ascii="Times New Roman" w:hAnsi="Times New Roman" w:cs="Times New Roman"/>
          <w:b/>
          <w:bCs/>
          <w:noProof/>
          <w:sz w:val="24"/>
        </w:rPr>
        <w:t>6</w:t>
      </w:r>
      <w:r w:rsidRPr="00E26DC3">
        <w:rPr>
          <w:rFonts w:ascii="Times New Roman" w:hAnsi="Times New Roman" w:cs="Times New Roman"/>
          <w:noProof/>
          <w:sz w:val="24"/>
        </w:rPr>
        <w:t>(1): 19–25. doi:10.1007/BF00302208.</w:t>
      </w:r>
    </w:p>
    <w:p w14:paraId="2B4D765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E26DC3">
        <w:rPr>
          <w:rFonts w:ascii="Times New Roman" w:hAnsi="Times New Roman" w:cs="Times New Roman"/>
          <w:b/>
          <w:bCs/>
          <w:noProof/>
          <w:sz w:val="24"/>
        </w:rPr>
        <w:t>81</w:t>
      </w:r>
      <w:r w:rsidRPr="00E26DC3">
        <w:rPr>
          <w:rFonts w:ascii="Times New Roman" w:hAnsi="Times New Roman" w:cs="Times New Roman"/>
          <w:noProof/>
          <w:sz w:val="24"/>
        </w:rPr>
        <w:t>: 523–535.</w:t>
      </w:r>
    </w:p>
    <w:p w14:paraId="55C13A5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 V., and Williams, H.A. 1988. Depth distributions, growth, and mortality of deep slope fishes from the Mariana archipelago.</w:t>
      </w:r>
    </w:p>
    <w:p w14:paraId="70E84D4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V.D. 1987. Mortality rates of snappers and groupers. Trop. snappers groupers Biol. Fish. Manag.: 375–404.</w:t>
      </w:r>
    </w:p>
    <w:p w14:paraId="1AE8D08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V.D., and Polovina, J. 1982. A multispecies analyis of the commercial deep-sea handline fishery in Hawaii. Fish. Bull. </w:t>
      </w:r>
      <w:r w:rsidRPr="00E26DC3">
        <w:rPr>
          <w:rFonts w:ascii="Times New Roman" w:hAnsi="Times New Roman" w:cs="Times New Roman"/>
          <w:b/>
          <w:bCs/>
          <w:noProof/>
          <w:sz w:val="24"/>
        </w:rPr>
        <w:t>80</w:t>
      </w:r>
      <w:r w:rsidRPr="00E26DC3">
        <w:rPr>
          <w:rFonts w:ascii="Times New Roman" w:hAnsi="Times New Roman" w:cs="Times New Roman"/>
          <w:noProof/>
          <w:sz w:val="24"/>
        </w:rPr>
        <w:t>(3): 435–448.</w:t>
      </w:r>
    </w:p>
    <w:p w14:paraId="70943563" w14:textId="12A040E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E26DC3">
        <w:rPr>
          <w:rFonts w:ascii="Times New Roman" w:hAnsi="Times New Roman" w:cs="Times New Roman"/>
          <w:b/>
          <w:bCs/>
          <w:noProof/>
          <w:sz w:val="24"/>
        </w:rPr>
        <w:t>82</w:t>
      </w:r>
      <w:r w:rsidRPr="00E26DC3">
        <w:rPr>
          <w:rFonts w:ascii="Times New Roman" w:hAnsi="Times New Roman" w:cs="Times New Roman"/>
          <w:noProof/>
          <w:sz w:val="24"/>
        </w:rPr>
        <w:t>(4): 703–713.</w:t>
      </w:r>
    </w:p>
    <w:p w14:paraId="00D1043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Su, Y., and Yajima, M. 2012. R2jags: A Package for Running jags from R. http://CRAN. R-project. org/package= R2jags.</w:t>
      </w:r>
    </w:p>
    <w:p w14:paraId="6D9B5F2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Thorson, J.T., Munch, S.B., Cope, J.M., and Gao, J. 2017. Predicting life history parameters for all fishes worldwide. Ecol. Appl. </w:t>
      </w:r>
      <w:r w:rsidRPr="00E26DC3">
        <w:rPr>
          <w:rFonts w:ascii="Times New Roman" w:hAnsi="Times New Roman" w:cs="Times New Roman"/>
          <w:b/>
          <w:bCs/>
          <w:noProof/>
          <w:sz w:val="24"/>
        </w:rPr>
        <w:t>27</w:t>
      </w:r>
      <w:r w:rsidRPr="00E26DC3">
        <w:rPr>
          <w:rFonts w:ascii="Times New Roman" w:hAnsi="Times New Roman" w:cs="Times New Roman"/>
          <w:noProof/>
          <w:sz w:val="24"/>
        </w:rPr>
        <w:t>(8): 2262–2276. doi:10.1002/eap.1606.</w:t>
      </w:r>
    </w:p>
    <w:p w14:paraId="7C9E960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Uchiyama, J.H., and Tagami, D.T. 1984. Life history, distribution, and abundance of bottomfishes in the Northwestern Hawaiian Islands.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Second Symposium on Resource Investigations in the Northwestern Hawaiian Islands. </w:t>
      </w:r>
      <w:r w:rsidRPr="00E26DC3">
        <w:rPr>
          <w:rFonts w:ascii="Times New Roman" w:hAnsi="Times New Roman" w:cs="Times New Roman"/>
          <w:i/>
          <w:iCs/>
          <w:noProof/>
          <w:sz w:val="24"/>
        </w:rPr>
        <w:t>Edited by</w:t>
      </w:r>
      <w:r w:rsidRPr="00E26DC3">
        <w:rPr>
          <w:rFonts w:ascii="Times New Roman" w:hAnsi="Times New Roman" w:cs="Times New Roman"/>
          <w:noProof/>
          <w:sz w:val="24"/>
        </w:rPr>
        <w:t xml:space="preserve"> R.W. Grigg and K.Y. Tanoue. pp. 229–247.</w:t>
      </w:r>
    </w:p>
    <w:p w14:paraId="6AEEE3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E26DC3">
        <w:rPr>
          <w:rFonts w:ascii="Times New Roman" w:hAnsi="Times New Roman" w:cs="Times New Roman"/>
          <w:b/>
          <w:bCs/>
          <w:noProof/>
          <w:sz w:val="24"/>
        </w:rPr>
        <w:t>74</w:t>
      </w:r>
      <w:r w:rsidRPr="00E26DC3">
        <w:rPr>
          <w:rFonts w:ascii="Times New Roman" w:hAnsi="Times New Roman" w:cs="Times New Roman"/>
          <w:noProof/>
          <w:sz w:val="24"/>
        </w:rPr>
        <w:t>(1): 193–203. doi:10.1093/icesjms/fsw162.</w:t>
      </w:r>
    </w:p>
    <w:p w14:paraId="6998FA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ng, Y.-G., Thomas, M.R., and Somers, I.F. 1995. A maximum likelihood approach for estimating growth from tag–recapture data. Can. J. Fish. Aquat. Sci. </w:t>
      </w:r>
      <w:r w:rsidRPr="00E26DC3">
        <w:rPr>
          <w:rFonts w:ascii="Times New Roman" w:hAnsi="Times New Roman" w:cs="Times New Roman"/>
          <w:b/>
          <w:bCs/>
          <w:noProof/>
          <w:sz w:val="24"/>
        </w:rPr>
        <w:t>52</w:t>
      </w:r>
      <w:r w:rsidRPr="00E26DC3">
        <w:rPr>
          <w:rFonts w:ascii="Times New Roman" w:hAnsi="Times New Roman" w:cs="Times New Roman"/>
          <w:noProof/>
          <w:sz w:val="24"/>
        </w:rPr>
        <w:t>(2): 252–259. doi:10.1139/f95-025.</w:t>
      </w:r>
    </w:p>
    <w:p w14:paraId="2CBC1E5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E26DC3">
        <w:rPr>
          <w:rFonts w:ascii="Times New Roman" w:hAnsi="Times New Roman" w:cs="Times New Roman"/>
          <w:b/>
          <w:bCs/>
          <w:noProof/>
          <w:sz w:val="24"/>
        </w:rPr>
        <w:t>95</w:t>
      </w:r>
      <w:r w:rsidRPr="00E26DC3">
        <w:rPr>
          <w:rFonts w:ascii="Times New Roman" w:hAnsi="Times New Roman" w:cs="Times New Roman"/>
          <w:noProof/>
          <w:sz w:val="24"/>
        </w:rPr>
        <w:t>(2–3): 289–295. doi:10.1016/j.fishres.2008.09.035.</w:t>
      </w:r>
    </w:p>
    <w:p w14:paraId="47E4632B" w14:textId="77777777" w:rsidR="008C372D" w:rsidRPr="00046C8F" w:rsidRDefault="008C372D" w:rsidP="008C372D">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08"/>
      <w:r>
        <w:rPr>
          <w:rStyle w:val="CommentReference"/>
        </w:rPr>
        <w:commentReference w:id="308"/>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7777777"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09"/>
      <w:r w:rsidRPr="00046C8F">
        <w:rPr>
          <w:rFonts w:ascii="Times New Roman" w:hAnsi="Times New Roman" w:cs="Times New Roman"/>
          <w:sz w:val="24"/>
          <w:szCs w:val="24"/>
        </w:rPr>
        <w:t>incorporates</w:t>
      </w:r>
      <w:commentRangeEnd w:id="309"/>
      <w:r>
        <w:rPr>
          <w:rStyle w:val="CommentReference"/>
        </w:rPr>
        <w:commentReference w:id="309"/>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310" w:author="Stephen Scherrer [2]" w:date="2019-02-18T12:40:00Z">
        <w:r w:rsidRPr="00046C8F" w:rsidDel="00622CAF">
          <w:rPr>
            <w:rFonts w:ascii="Times New Roman" w:hAnsi="Times New Roman" w:cs="Times New Roman"/>
            <w:sz w:val="24"/>
            <w:szCs w:val="24"/>
          </w:rPr>
          <w:delText xml:space="preserve"> </w:delText>
        </w:r>
      </w:del>
      <w:ins w:id="311" w:author="Stephen Scherrer [2]"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w:t>
      </w:r>
      <w:del w:id="312" w:author="Stephen Scherrer [2]" w:date="2019-02-18T12:41:00Z">
        <w:r w:rsidRPr="00622CAF" w:rsidDel="00622CAF">
          <w:rPr>
            <w:rFonts w:ascii="Times New Roman" w:hAnsi="Times New Roman" w:cs="Times New Roman"/>
            <w:noProof/>
            <w:sz w:val="24"/>
            <w:szCs w:val="24"/>
          </w:rPr>
          <w:delText xml:space="preserve">Zhang et al. </w:delText>
        </w:r>
      </w:del>
      <w:r w:rsidRPr="00622CAF">
        <w:rPr>
          <w:rFonts w:ascii="Times New Roman" w:hAnsi="Times New Roman" w:cs="Times New Roman"/>
          <w:noProof/>
          <w:sz w:val="24"/>
          <w:szCs w:val="24"/>
        </w:rPr>
        <w:t>2009)</w:t>
      </w:r>
      <w:ins w:id="313" w:author="Stephen Scherrer [2]" w:date="2019-02-18T12:40:00Z">
        <w:r>
          <w:rPr>
            <w:rFonts w:ascii="Times New Roman" w:hAnsi="Times New Roman" w:cs="Times New Roman"/>
            <w:sz w:val="24"/>
            <w:szCs w:val="24"/>
          </w:rPr>
          <w:fldChar w:fldCharType="end"/>
        </w:r>
      </w:ins>
      <w:del w:id="314" w:author="Stephen Scherrer [2]"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655118CC"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in</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Hawaii</w:t>
      </w:r>
      <w:r>
        <w:rPr>
          <w:rFonts w:ascii="Times New Roman" w:hAnsi="Times New Roman" w:cs="Times New Roman"/>
          <w:sz w:val="24"/>
          <w:szCs w:val="24"/>
        </w:rPr>
        <w:t xml:space="preserve"> Archipelago</w:t>
      </w:r>
      <w:r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315"/>
      <w:commentRangeEnd w:id="315"/>
      <w:r>
        <w:rPr>
          <w:rStyle w:val="CommentReference"/>
        </w:rPr>
        <w:commentReference w:id="315"/>
      </w:r>
      <w:commentRangeStart w:id="316"/>
      <w:commentRangeEnd w:id="316"/>
      <w:r>
        <w:rPr>
          <w:rStyle w:val="CommentReference"/>
        </w:rPr>
        <w:commentReference w:id="316"/>
      </w:r>
      <w:commentRangeStart w:id="317"/>
      <w:commentRangeEnd w:id="317"/>
      <w:r>
        <w:rPr>
          <w:rStyle w:val="CommentReference"/>
        </w:rPr>
        <w:commentReference w:id="317"/>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7239E1F0" w:rsidR="008C372D" w:rsidRPr="00046C8F" w:rsidRDefault="008C372D"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Pr="00046C8F">
        <w:rPr>
          <w:rFonts w:ascii="Times New Roman" w:hAnsi="Times New Roman" w:cs="Times New Roman"/>
          <w:sz w:val="24"/>
          <w:szCs w:val="24"/>
        </w:rPr>
        <w:t>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Pr>
          <w:rFonts w:ascii="Times New Roman" w:hAnsi="Times New Roman" w:cs="Times New Roman"/>
          <w:sz w:val="24"/>
          <w:szCs w:val="24"/>
        </w:rPr>
        <w:t>JAGS</w:t>
      </w:r>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r>
        <w:rPr>
          <w:rStyle w:val="CommentReference"/>
        </w:rPr>
        <w:commentReference w:id="318"/>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77777777" w:rsidR="008C372D" w:rsidRDefault="008C372D" w:rsidP="008C372D">
      <w:pPr>
        <w:rPr>
          <w:rFonts w:ascii="Times New Roman" w:hAnsi="Times New Roman" w:cs="Times New Roman"/>
          <w:sz w:val="24"/>
          <w:szCs w:val="24"/>
        </w:rPr>
      </w:pPr>
      <w:commentRangeStart w:id="319"/>
      <w:r>
        <w:rPr>
          <w:rFonts w:ascii="Times New Roman" w:hAnsi="Times New Roman" w:cs="Times New Roman"/>
          <w:b/>
          <w:sz w:val="24"/>
          <w:szCs w:val="24"/>
        </w:rPr>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w:t>
      </w:r>
      <w:proofErr w:type="gramStart"/>
      <w:r w:rsidRPr="00046C8F">
        <w:rPr>
          <w:rFonts w:ascii="Times New Roman" w:hAnsi="Times New Roman" w:cs="Times New Roman"/>
          <w:sz w:val="24"/>
          <w:szCs w:val="24"/>
        </w:rPr>
        <w:t>estimates</w:t>
      </w:r>
      <w:proofErr w:type="gramEnd"/>
      <w:r w:rsidRPr="00046C8F">
        <w:rPr>
          <w:rFonts w:ascii="Times New Roman" w:hAnsi="Times New Roman" w:cs="Times New Roman"/>
          <w:sz w:val="24"/>
          <w:szCs w:val="24"/>
        </w:rPr>
        <w:t xml:space="preserve">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19"/>
      <w:r>
        <w:rPr>
          <w:rStyle w:val="CommentReference"/>
        </w:rPr>
        <w:commentReference w:id="319"/>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8C372D" w:rsidRPr="000D6253" w14:paraId="208C2782" w14:textId="77777777" w:rsidTr="009340BB">
        <w:trPr>
          <w:trHeight w:val="320"/>
        </w:trPr>
        <w:tc>
          <w:tcPr>
            <w:tcW w:w="1844" w:type="dxa"/>
            <w:tcBorders>
              <w:top w:val="nil"/>
              <w:left w:val="nil"/>
              <w:bottom w:val="nil"/>
              <w:right w:val="nil"/>
            </w:tcBorders>
            <w:shd w:val="clear" w:color="000000" w:fill="FFFFFF"/>
            <w:noWrap/>
            <w:vAlign w:val="bottom"/>
            <w:hideMark/>
          </w:tcPr>
          <w:p w14:paraId="00087F3F" w14:textId="77777777" w:rsidR="008C372D" w:rsidRPr="000D6253" w:rsidRDefault="008C372D" w:rsidP="009340BB">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106384D"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46AAC674"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8C372D" w:rsidRPr="000D6253" w14:paraId="31594CAA" w14:textId="77777777" w:rsidTr="009340BB">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3BD47820"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61112B8E"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6AC0CECF"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01CACE71"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C5E8676"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8C372D" w:rsidRPr="000D6253" w14:paraId="53679975"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9DEE089"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0658CC4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17A07CFB"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02E778D6"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05136072"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8C372D" w:rsidRPr="000D6253" w14:paraId="750649D8"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876F622"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6CD62B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60503987"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00BBDB58"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1DA76A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8C372D" w:rsidRPr="000D6253" w14:paraId="62FA3DDF"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0D4BC7BA" w14:textId="77777777" w:rsidR="008C372D" w:rsidRPr="000D6253" w:rsidRDefault="008C372D" w:rsidP="009340BB">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2F39DF8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5A41C172"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27A7061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4DA235E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8C372D" w:rsidRPr="000D6253" w14:paraId="2447B5E3"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3524903E"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56BE7A8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46E9ADA"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02377DE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25E6DA0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8C372D" w:rsidRPr="000D6253" w14:paraId="331AAB2B"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6E19806E"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6360FA4A"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A6ECC5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27A0F45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64C9F72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8C372D" w:rsidRPr="000D6253" w14:paraId="616A7DDC"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212565F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32C58A4D"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F577015"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873B3BD"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49C338E5"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8C372D" w:rsidRPr="000D6253" w14:paraId="0046491D"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D6B4480"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72FCBB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FA66CC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EA773C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11B0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8C372D" w:rsidRPr="000D6253" w14:paraId="371FE6A2"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236F9D2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0BEC9CD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0F48AFE8"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729110A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2399BE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8C372D" w:rsidRPr="000D6253" w14:paraId="1787E29E"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5DDFA14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73B051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5E40586B"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658CD8C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67648D26"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530D8BE2"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49BC37B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1. </w:t>
      </w:r>
      <w:r w:rsidRPr="00046C8F">
        <w:rPr>
          <w:rFonts w:ascii="Times New Roman" w:hAnsi="Times New Roman" w:cs="Times New Roman"/>
          <w:sz w:val="24"/>
          <w:szCs w:val="24"/>
        </w:rPr>
        <w:t xml:space="preserve">The length of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20"/>
      <w:commentRangeStart w:id="321"/>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20"/>
      <w:r>
        <w:rPr>
          <w:rStyle w:val="CommentReference"/>
        </w:rPr>
        <w:commentReference w:id="320"/>
      </w:r>
      <w:commentRangeEnd w:id="321"/>
      <w:r w:rsidR="00BA7409">
        <w:rPr>
          <w:rStyle w:val="CommentReference"/>
        </w:rPr>
        <w:commentReference w:id="321"/>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461B2A02"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ins w:id="322" w:author="Stephen Scherrer" w:date="2018-09-14T11:50:00Z">
        <w:r w:rsidRPr="00C108BE">
          <w:rPr>
            <w:rFonts w:ascii="Times New Roman" w:hAnsi="Times New Roman" w:cs="Times New Roman"/>
            <w:i/>
            <w:sz w:val="24"/>
            <w:szCs w:val="24"/>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bookmarkStart w:id="323" w:name="_GoBack"/>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bookmarkEnd w:id="323"/>
      <w:r w:rsidR="008C372D">
        <w:rPr>
          <w:rFonts w:ascii="Times New Roman" w:hAnsi="Times New Roman" w:cs="Times New Roman"/>
          <w:b/>
          <w:sz w:val="24"/>
          <w:szCs w:val="24"/>
        </w:rPr>
        <w:br w:type="page"/>
      </w:r>
    </w:p>
    <w:p w14:paraId="31DCB754" w14:textId="467F6823"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5C15E0CB" w:rsidR="008C372D"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w:t>
      </w:r>
      <w:r>
        <w:rPr>
          <w:rFonts w:ascii="Times New Roman" w:hAnsi="Times New Roman" w:cs="Times New Roman"/>
          <w:b/>
          <w:sz w:val="24"/>
          <w:szCs w:val="24"/>
        </w:rPr>
        <w:t>4</w:t>
      </w:r>
      <w:r w:rsidRPr="00046C8F">
        <w:rPr>
          <w:rFonts w:ascii="Times New Roman" w:hAnsi="Times New Roman" w:cs="Times New Roman"/>
          <w:b/>
          <w:sz w:val="24"/>
          <w:szCs w:val="24"/>
        </w:rPr>
        <w:t>.</w:t>
      </w:r>
      <w:r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p>
    <w:p w14:paraId="10553D2F" w14:textId="5EB69AC4" w:rsidR="008C372D" w:rsidRPr="00046C8F" w:rsidRDefault="008C372D" w:rsidP="008C372D">
      <w:pPr>
        <w:rPr>
          <w:rFonts w:ascii="Times New Roman" w:hAnsi="Times New Roman" w:cs="Times New Roman"/>
          <w:sz w:val="24"/>
          <w:szCs w:val="24"/>
        </w:rPr>
      </w:pPr>
      <w:commentRangeStart w:id="324"/>
      <w:r>
        <w:rPr>
          <w:rStyle w:val="CommentReference"/>
        </w:rPr>
        <w:commentReference w:id="325"/>
      </w:r>
      <w:commentRangeEnd w:id="324"/>
      <w:r w:rsidR="007F6EE6">
        <w:rPr>
          <w:rStyle w:val="CommentReference"/>
        </w:rPr>
        <w:commentReference w:id="324"/>
      </w:r>
    </w:p>
    <w:p w14:paraId="538DADAB" w14:textId="5A8CE251" w:rsidR="00BF46CA" w:rsidRPr="008C372D" w:rsidRDefault="004E2121" w:rsidP="008C372D">
      <w:r>
        <w:rPr>
          <w:noProof/>
        </w:rPr>
        <w:drawing>
          <wp:inline distT="0" distB="0" distL="0" distR="0" wp14:anchorId="69D3359C" wp14:editId="6640B20C">
            <wp:extent cx="5943600" cy="459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5 - VBGF Plots for Bayesian and MLE model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ecf" w:date="2018-12-03T14:46:00Z" w:initials="e">
    <w:p w14:paraId="104A9CAA" w14:textId="77777777" w:rsidR="004E2121" w:rsidRDefault="004E2121" w:rsidP="008C372D">
      <w:pPr>
        <w:pStyle w:val="CommentText"/>
      </w:pPr>
      <w:r>
        <w:rPr>
          <w:rStyle w:val="CommentReference"/>
        </w:rPr>
        <w:annotationRef/>
      </w:r>
      <w:r>
        <w:t>Might want to move a few of these that refer to the ML method up to cite the first sentence in paragraph.</w:t>
      </w:r>
    </w:p>
  </w:comment>
  <w:comment w:id="95" w:author="ecf" w:date="2018-12-03T14:51:00Z" w:initials="e">
    <w:p w14:paraId="1968DD95" w14:textId="77777777" w:rsidR="004E2121" w:rsidRDefault="004E2121"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102" w:author="Stephen Scherrer [3]" w:date="2017-12-04T15:37:00Z" w:initials="SS">
    <w:p w14:paraId="67095CF7" w14:textId="77777777" w:rsidR="004E2121" w:rsidRDefault="004E2121" w:rsidP="008C372D">
      <w:pPr>
        <w:pStyle w:val="CommentText"/>
      </w:pPr>
      <w:r>
        <w:rPr>
          <w:rStyle w:val="CommentReference"/>
        </w:rPr>
        <w:annotationRef/>
      </w:r>
      <w:r>
        <w:t>Why does Don have 500 listed?</w:t>
      </w:r>
    </w:p>
  </w:comment>
  <w:comment w:id="103" w:author="Stephen Scherrer" w:date="2018-04-16T12:42:00Z" w:initials="SS">
    <w:p w14:paraId="6D4066A4" w14:textId="77777777" w:rsidR="004E2121" w:rsidRDefault="004E2121"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104" w:author="Stephen Scherrer [2]" w:date="2019-02-18T12:56:00Z" w:initials="SS">
    <w:p w14:paraId="5AAE8588" w14:textId="77777777" w:rsidR="004E2121" w:rsidRDefault="004E2121" w:rsidP="008C372D">
      <w:pPr>
        <w:pStyle w:val="CommentText"/>
      </w:pPr>
      <w:r>
        <w:rPr>
          <w:rStyle w:val="CommentReference"/>
        </w:rPr>
        <w:annotationRef/>
      </w:r>
      <w:r>
        <w:t>Working on it now!</w:t>
      </w:r>
    </w:p>
  </w:comment>
  <w:comment w:id="105" w:author="Stephen Scherrer [2]" w:date="2019-02-22T12:32:00Z" w:initials="SS">
    <w:p w14:paraId="496CB418" w14:textId="44FDAD4F" w:rsidR="004E2121" w:rsidRDefault="004E2121">
      <w:pPr>
        <w:pStyle w:val="CommentText"/>
      </w:pPr>
      <w:r>
        <w:rPr>
          <w:rStyle w:val="CommentReference"/>
        </w:rPr>
        <w:annotationRef/>
      </w:r>
      <w:r>
        <w:t>DONE!</w:t>
      </w:r>
    </w:p>
  </w:comment>
  <w:comment w:id="109" w:author="ecf" w:date="2018-12-03T14:59:00Z" w:initials="e">
    <w:p w14:paraId="7445983B" w14:textId="77777777" w:rsidR="004E2121" w:rsidRDefault="004E2121" w:rsidP="008C372D">
      <w:pPr>
        <w:pStyle w:val="CommentText"/>
      </w:pPr>
      <w:r>
        <w:rPr>
          <w:rStyle w:val="CommentReference"/>
        </w:rPr>
        <w:annotationRef/>
      </w:r>
      <w:r>
        <w:t>You could use this data to make the map that I suggested earlier.</w:t>
      </w:r>
    </w:p>
  </w:comment>
  <w:comment w:id="110" w:author="Stephen Scherrer [2]" w:date="2019-02-15T12:06:00Z" w:initials="SS">
    <w:p w14:paraId="2CEE09DE" w14:textId="77777777" w:rsidR="004E2121" w:rsidRDefault="004E2121" w:rsidP="008C372D">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Do not have station locations.</w:t>
      </w:r>
    </w:p>
  </w:comment>
  <w:comment w:id="125" w:author="ecf" w:date="2018-12-04T08:55:00Z" w:initials="e">
    <w:p w14:paraId="42FD5BFF" w14:textId="77777777" w:rsidR="004E2121" w:rsidRDefault="004E2121"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5" w:author="ecf" w:date="2018-12-04T08:58:00Z" w:initials="e">
    <w:p w14:paraId="0CBF1105" w14:textId="77777777" w:rsidR="004E2121" w:rsidRDefault="004E2121" w:rsidP="008C372D">
      <w:pPr>
        <w:pStyle w:val="CommentText"/>
      </w:pPr>
      <w:r>
        <w:rPr>
          <w:rStyle w:val="CommentReference"/>
        </w:rPr>
        <w:annotationRef/>
      </w:r>
      <w:r>
        <w:t>Shouldn’t the variance in a lognormal be sigma squared?</w:t>
      </w:r>
    </w:p>
  </w:comment>
  <w:comment w:id="144" w:author="ecf" w:date="2018-12-04T08:59:00Z" w:initials="e">
    <w:p w14:paraId="18FC95F4" w14:textId="77777777" w:rsidR="004E2121" w:rsidRDefault="004E2121" w:rsidP="008C372D">
      <w:pPr>
        <w:pStyle w:val="CommentText"/>
      </w:pPr>
      <w:r>
        <w:rPr>
          <w:rStyle w:val="CommentReference"/>
        </w:rPr>
        <w:annotationRef/>
      </w:r>
      <w:r>
        <w:t>See prior comment</w:t>
      </w:r>
    </w:p>
  </w:comment>
  <w:comment w:id="167" w:author="ecf" w:date="2018-12-04T09:01:00Z" w:initials="e">
    <w:p w14:paraId="2D1180C4" w14:textId="77777777" w:rsidR="004E2121" w:rsidRDefault="004E2121" w:rsidP="008C372D">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170" w:author="ecf" w:date="2018-12-04T09:02:00Z" w:initials="e">
    <w:p w14:paraId="1385B1DA" w14:textId="77777777" w:rsidR="004E2121" w:rsidRDefault="004E2121" w:rsidP="008C372D">
      <w:pPr>
        <w:pStyle w:val="CommentText"/>
      </w:pPr>
      <w:r>
        <w:rPr>
          <w:rStyle w:val="CommentReference"/>
        </w:rPr>
        <w:annotationRef/>
      </w:r>
      <w:r>
        <w:t>See prior comment</w:t>
      </w:r>
    </w:p>
  </w:comment>
  <w:comment w:id="180" w:author="ecf" w:date="2018-12-04T09:03:00Z" w:initials="e">
    <w:p w14:paraId="0B04B916" w14:textId="77777777" w:rsidR="004E2121" w:rsidRDefault="004E2121"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211" w:author="ecf" w:date="2018-12-04T09:10:00Z" w:initials="e">
    <w:p w14:paraId="4F3D4002" w14:textId="77777777" w:rsidR="004E2121" w:rsidRDefault="004E2121"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13" w:author="ecf" w:date="2018-12-04T09:11:00Z" w:initials="e">
    <w:p w14:paraId="7BCD5D59" w14:textId="77777777" w:rsidR="004E2121" w:rsidRDefault="004E2121" w:rsidP="008C372D">
      <w:pPr>
        <w:pStyle w:val="CommentText"/>
      </w:pPr>
      <w:r>
        <w:rPr>
          <w:rStyle w:val="CommentReference"/>
        </w:rPr>
        <w:annotationRef/>
      </w:r>
      <w:proofErr w:type="gramStart"/>
      <w:r>
        <w:t>Of course</w:t>
      </w:r>
      <w:proofErr w:type="gramEnd"/>
      <w:r>
        <w:t xml:space="preserve"> it was. Apocalypse fish.</w:t>
      </w:r>
    </w:p>
  </w:comment>
  <w:comment w:id="218" w:author="ecf" w:date="2018-12-04T09:15:00Z" w:initials="e">
    <w:p w14:paraId="10830A42" w14:textId="77777777" w:rsidR="004E2121" w:rsidRDefault="004E2121" w:rsidP="008C372D">
      <w:pPr>
        <w:pStyle w:val="CommentText"/>
      </w:pPr>
      <w:r>
        <w:rPr>
          <w:rStyle w:val="CommentReference"/>
        </w:rPr>
        <w:annotationRef/>
      </w:r>
      <w:r>
        <w:t>431 fish recapture – 46 individuals at liberty &lt; 60 days = 385 fish but the text says 387 fish. Which is correct?</w:t>
      </w:r>
    </w:p>
  </w:comment>
  <w:comment w:id="214" w:author="ecf" w:date="2018-12-04T09:11:00Z" w:initials="e">
    <w:p w14:paraId="0E2D4140" w14:textId="77777777" w:rsidR="004E2121" w:rsidRDefault="004E2121"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15" w:author="Stephen Scherrer [2]" w:date="2019-02-15T12:10:00Z" w:initials="SS">
    <w:p w14:paraId="792CDB5C" w14:textId="77777777" w:rsidR="004E2121" w:rsidRDefault="004E2121" w:rsidP="008C372D">
      <w:pPr>
        <w:pStyle w:val="CommentText"/>
      </w:pPr>
      <w:r>
        <w:rPr>
          <w:rStyle w:val="CommentReference"/>
        </w:rPr>
        <w:annotationRef/>
      </w:r>
      <w:r>
        <w:t xml:space="preserve">Previously published by Don (in his dissertation). </w:t>
      </w:r>
      <w:proofErr w:type="gramStart"/>
      <w:r>
        <w:t>Unfortunately</w:t>
      </w:r>
      <w:proofErr w:type="gramEnd"/>
      <w:r>
        <w:t xml:space="preserve"> we’re missing a lot of metadata from our data set that would help with this.</w:t>
      </w:r>
    </w:p>
  </w:comment>
  <w:comment w:id="221" w:author="ecf" w:date="2018-12-04T09:24:00Z" w:initials="e">
    <w:p w14:paraId="48E85195" w14:textId="77777777" w:rsidR="004E2121" w:rsidRDefault="004E2121" w:rsidP="008C372D">
      <w:pPr>
        <w:pStyle w:val="CommentText"/>
      </w:pPr>
      <w:r>
        <w:rPr>
          <w:rStyle w:val="CommentReference"/>
        </w:rPr>
        <w:annotationRef/>
      </w:r>
      <w:r>
        <w:t>This should be in discussion. Interpretation of results. Just report results (i.e., values of model parameters in results.</w:t>
      </w:r>
    </w:p>
  </w:comment>
  <w:comment w:id="228" w:author="ecf" w:date="2018-12-04T09:34:00Z" w:initials="e">
    <w:p w14:paraId="138E9008" w14:textId="77777777" w:rsidR="004E2121" w:rsidRDefault="004E2121" w:rsidP="008C372D">
      <w:pPr>
        <w:pStyle w:val="CommentText"/>
      </w:pPr>
      <w:r>
        <w:rPr>
          <w:rStyle w:val="CommentReference"/>
        </w:rPr>
        <w:annotationRef/>
      </w:r>
      <w:r>
        <w:t>Need to report results for all models (i.e., parameter values) briefly here and in a Table somewhere (as a supplement probably).</w:t>
      </w:r>
    </w:p>
  </w:comment>
  <w:comment w:id="232" w:author="ecf" w:date="2018-12-04T08:59:00Z" w:initials="e">
    <w:p w14:paraId="5F3840A5" w14:textId="77777777" w:rsidR="004E2121" w:rsidRDefault="004E2121" w:rsidP="008C372D">
      <w:pPr>
        <w:pStyle w:val="CommentText"/>
      </w:pPr>
      <w:r>
        <w:rPr>
          <w:rStyle w:val="CommentReference"/>
        </w:rPr>
        <w:annotationRef/>
      </w:r>
      <w:r>
        <w:t>See prior comment</w:t>
      </w:r>
    </w:p>
  </w:comment>
  <w:comment w:id="230" w:author="ecf" w:date="2018-12-04T09:37:00Z" w:initials="e">
    <w:p w14:paraId="0C14ED8F" w14:textId="77777777" w:rsidR="004E2121" w:rsidRDefault="004E2121"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42" w:author="ecf" w:date="2018-12-04T09:43:00Z" w:initials="e">
    <w:p w14:paraId="19EA44D8" w14:textId="77777777" w:rsidR="004E2121" w:rsidRDefault="004E2121" w:rsidP="008C372D">
      <w:pPr>
        <w:pStyle w:val="CommentText"/>
      </w:pPr>
      <w:r>
        <w:rPr>
          <w:rStyle w:val="CommentReference"/>
        </w:rPr>
        <w:annotationRef/>
      </w:r>
      <w:r>
        <w:t>Is this accurate?</w:t>
      </w:r>
    </w:p>
  </w:comment>
  <w:comment w:id="250" w:author="ecf" w:date="2018-12-04T10:05:00Z" w:initials="e">
    <w:p w14:paraId="4B5FC74B" w14:textId="77777777" w:rsidR="004E2121" w:rsidRDefault="004E2121"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51" w:author="Stephen Scherrer [2]" w:date="2019-02-21T11:02:00Z" w:initials="SS">
    <w:p w14:paraId="0095D03B" w14:textId="77777777" w:rsidR="004E2121" w:rsidRDefault="004E2121">
      <w:pPr>
        <w:pStyle w:val="CommentText"/>
      </w:pPr>
      <w:r>
        <w:rPr>
          <w:rStyle w:val="CommentReference"/>
        </w:rPr>
        <w:annotationRef/>
      </w:r>
      <w:r>
        <w:t xml:space="preserve">New flow: </w:t>
      </w:r>
    </w:p>
    <w:p w14:paraId="2528D7E0" w14:textId="0F2CDB47" w:rsidR="004E2121" w:rsidRDefault="004E2121">
      <w:pPr>
        <w:pStyle w:val="CommentText"/>
      </w:pPr>
      <w:r>
        <w:t>Specific – Addressing Tagging Methods</w:t>
      </w:r>
    </w:p>
    <w:p w14:paraId="4B2D1DDA" w14:textId="37E4BB94" w:rsidR="004E2121" w:rsidRDefault="004E2121">
      <w:pPr>
        <w:pStyle w:val="CommentText"/>
      </w:pPr>
      <w:r>
        <w:t>Specific – Addressing Tagging Results</w:t>
      </w:r>
    </w:p>
    <w:p w14:paraId="5CFCF3D5" w14:textId="473B7721" w:rsidR="004E2121" w:rsidRDefault="004E2121">
      <w:pPr>
        <w:pStyle w:val="CommentText"/>
      </w:pPr>
      <w:r>
        <w:t>Specific – Comparing Model Method Results</w:t>
      </w:r>
    </w:p>
    <w:p w14:paraId="4F560C12" w14:textId="761F9C7A" w:rsidR="004E2121" w:rsidRDefault="004E2121">
      <w:pPr>
        <w:pStyle w:val="CommentText"/>
      </w:pPr>
      <w:r>
        <w:t>Specific – Addressing Improvement of integrative model</w:t>
      </w:r>
    </w:p>
    <w:p w14:paraId="35C2E071" w14:textId="2ACA2BE2" w:rsidR="004E2121" w:rsidRDefault="004E2121">
      <w:pPr>
        <w:pStyle w:val="CommentText"/>
      </w:pPr>
      <w:r>
        <w:t>Specific – Addressing spatial / temporal concerns</w:t>
      </w:r>
    </w:p>
    <w:p w14:paraId="290252AC" w14:textId="53F124FB" w:rsidR="004E2121" w:rsidRDefault="004E2121">
      <w:pPr>
        <w:pStyle w:val="CommentText"/>
      </w:pPr>
      <w:r>
        <w:t>More General – Comparing our results to others in Hawaii</w:t>
      </w:r>
    </w:p>
    <w:p w14:paraId="65249224" w14:textId="35817B6D" w:rsidR="004E2121" w:rsidRDefault="004E2121">
      <w:pPr>
        <w:pStyle w:val="CommentText"/>
      </w:pPr>
      <w:r>
        <w:t>More General – Comparing our results to global distribution</w:t>
      </w:r>
    </w:p>
    <w:p w14:paraId="4368C5DC" w14:textId="42CF8F2D" w:rsidR="004E2121" w:rsidRDefault="004E2121">
      <w:pPr>
        <w:pStyle w:val="CommentText"/>
      </w:pPr>
      <w:r>
        <w:t>General – Sexual Dimorphism in the species?</w:t>
      </w:r>
    </w:p>
    <w:p w14:paraId="1000D62F" w14:textId="414D18DD" w:rsidR="004E2121" w:rsidRDefault="004E2121">
      <w:pPr>
        <w:pStyle w:val="CommentText"/>
      </w:pPr>
      <w:r>
        <w:t xml:space="preserve">General - </w:t>
      </w:r>
    </w:p>
    <w:p w14:paraId="0E695E89" w14:textId="77777777" w:rsidR="004E2121" w:rsidRDefault="004E2121">
      <w:pPr>
        <w:pStyle w:val="CommentText"/>
      </w:pPr>
    </w:p>
    <w:p w14:paraId="5A6BAB3D" w14:textId="18A4041E" w:rsidR="004E2121" w:rsidRDefault="004E2121">
      <w:pPr>
        <w:pStyle w:val="CommentText"/>
      </w:pPr>
    </w:p>
  </w:comment>
  <w:comment w:id="262" w:author="ecf" w:date="2018-12-04T09:46:00Z" w:initials="e">
    <w:p w14:paraId="346D6442" w14:textId="77777777" w:rsidR="004E2121" w:rsidRDefault="004E2121" w:rsidP="008C372D">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67" w:author="ecf" w:date="2018-12-04T10:00:00Z" w:initials="e">
    <w:p w14:paraId="63AC13E9" w14:textId="77777777" w:rsidR="004E2121" w:rsidRDefault="004E2121" w:rsidP="008C372D">
      <w:pPr>
        <w:pStyle w:val="CommentText"/>
      </w:pPr>
      <w:r>
        <w:rPr>
          <w:rStyle w:val="CommentReference"/>
        </w:rPr>
        <w:annotationRef/>
      </w:r>
      <w:r>
        <w:t>There are probably citations for these points.</w:t>
      </w:r>
    </w:p>
  </w:comment>
  <w:comment w:id="268" w:author="ecf" w:date="2018-12-04T10:00:00Z" w:initials="e">
    <w:p w14:paraId="5B84CCFA" w14:textId="77777777" w:rsidR="004E2121" w:rsidRDefault="004E2121" w:rsidP="008C372D">
      <w:pPr>
        <w:pStyle w:val="CommentText"/>
      </w:pPr>
      <w:r>
        <w:rPr>
          <w:rStyle w:val="CommentReference"/>
        </w:rPr>
        <w:annotationRef/>
      </w:r>
      <w:proofErr w:type="spellStart"/>
      <w:r>
        <w:t>Demartini</w:t>
      </w:r>
      <w:proofErr w:type="spellEnd"/>
      <w:r>
        <w:t xml:space="preserve"> cite? </w:t>
      </w:r>
      <w:proofErr w:type="spellStart"/>
      <w:r>
        <w:t>Luers</w:t>
      </w:r>
      <w:proofErr w:type="spellEnd"/>
      <w:r>
        <w:t xml:space="preserve"> cite? </w:t>
      </w:r>
    </w:p>
  </w:comment>
  <w:comment w:id="271" w:author="ecf" w:date="2018-12-04T10:02:00Z" w:initials="e">
    <w:p w14:paraId="701ED91F" w14:textId="77777777" w:rsidR="004E2121" w:rsidRDefault="004E2121"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72" w:author="Stephen Scherrer [2]" w:date="2019-02-21T11:13:00Z" w:initials="SS">
    <w:p w14:paraId="7208748A" w14:textId="72302DEC" w:rsidR="004E2121" w:rsidRDefault="004E2121">
      <w:pPr>
        <w:pStyle w:val="CommentText"/>
      </w:pPr>
      <w:r>
        <w:rPr>
          <w:rStyle w:val="CommentReference"/>
        </w:rPr>
        <w:annotationRef/>
      </w:r>
      <w:r>
        <w:t>done</w:t>
      </w:r>
    </w:p>
  </w:comment>
  <w:comment w:id="308" w:author="ecf" w:date="2018-12-04T09:54:00Z" w:initials="e">
    <w:p w14:paraId="0E10A25D" w14:textId="77777777" w:rsidR="004E2121" w:rsidRDefault="004E2121" w:rsidP="008C372D">
      <w:pPr>
        <w:pStyle w:val="CommentText"/>
      </w:pPr>
      <w:r>
        <w:rPr>
          <w:rStyle w:val="CommentReference"/>
        </w:rPr>
        <w:annotationRef/>
      </w:r>
      <w:proofErr w:type="spellStart"/>
      <w:r>
        <w:t>Luers</w:t>
      </w:r>
      <w:proofErr w:type="spellEnd"/>
      <w:r>
        <w:t xml:space="preserve"> cite has a problem</w:t>
      </w:r>
    </w:p>
  </w:comment>
  <w:comment w:id="309" w:author="ecf" w:date="2018-12-04T10:13:00Z" w:initials="e">
    <w:p w14:paraId="2F317FA9" w14:textId="77777777" w:rsidR="004E2121" w:rsidRDefault="004E2121" w:rsidP="008C372D">
      <w:pPr>
        <w:pStyle w:val="CommentText"/>
      </w:pPr>
      <w:r>
        <w:rPr>
          <w:rStyle w:val="CommentReference"/>
        </w:rPr>
        <w:annotationRef/>
      </w:r>
      <w:r>
        <w:t>If you include Bayesian code, then you should include the R code for the ML approaches.</w:t>
      </w:r>
    </w:p>
  </w:comment>
  <w:comment w:id="315" w:author="ecf" w:date="2018-12-04T09:56:00Z" w:initials="e">
    <w:p w14:paraId="18FB40E0" w14:textId="77777777" w:rsidR="004E2121" w:rsidRDefault="004E2121" w:rsidP="008C372D">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316" w:author="ecf" w:date="2018-12-04T09:20:00Z" w:initials="e">
    <w:p w14:paraId="79F499FA" w14:textId="77777777" w:rsidR="004E2121" w:rsidRDefault="004E2121"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17" w:author="Stephen Scherrer [2]" w:date="2019-02-21T10:43:00Z" w:initials="SS">
    <w:p w14:paraId="37C40C66" w14:textId="77777777" w:rsidR="004E2121" w:rsidRDefault="004E2121" w:rsidP="008C372D">
      <w:pPr>
        <w:pStyle w:val="CommentText"/>
      </w:pPr>
      <w:r>
        <w:rPr>
          <w:rStyle w:val="CommentReference"/>
        </w:rPr>
        <w:annotationRef/>
      </w:r>
      <w:r>
        <w:t xml:space="preserve">Updated but </w:t>
      </w:r>
      <w:proofErr w:type="spellStart"/>
      <w:proofErr w:type="gramStart"/>
      <w:r>
        <w:t>cant</w:t>
      </w:r>
      <w:proofErr w:type="spellEnd"/>
      <w:proofErr w:type="gramEnd"/>
      <w:r>
        <w:t xml:space="preserve"> figure out how to format table in a way that isn’t crowded…</w:t>
      </w:r>
    </w:p>
  </w:comment>
  <w:comment w:id="318" w:author="ecf" w:date="2018-12-04T09:27:00Z" w:initials="e">
    <w:p w14:paraId="771C7334" w14:textId="77777777" w:rsidR="004E2121" w:rsidRDefault="004E2121" w:rsidP="008C372D">
      <w:pPr>
        <w:pStyle w:val="CommentText"/>
      </w:pPr>
      <w:r>
        <w:rPr>
          <w:rStyle w:val="CommentReference"/>
        </w:rPr>
        <w:annotationRef/>
      </w:r>
      <w:r>
        <w:t>Add upper, lower borders to table, increase font size if possible.</w:t>
      </w:r>
    </w:p>
  </w:comment>
  <w:comment w:id="319" w:author="ecf" w:date="2018-12-04T09:33:00Z" w:initials="e">
    <w:p w14:paraId="197C7D0A" w14:textId="77777777" w:rsidR="004E2121" w:rsidRDefault="004E2121" w:rsidP="008C372D">
      <w:pPr>
        <w:pStyle w:val="CommentText"/>
      </w:pPr>
      <w:r>
        <w:rPr>
          <w:rStyle w:val="CommentReference"/>
        </w:rPr>
        <w:annotationRef/>
      </w:r>
      <w:r>
        <w:t>Where are the results for all the models? These should be in supplementary material.</w:t>
      </w:r>
    </w:p>
  </w:comment>
  <w:comment w:id="320" w:author="ecf" w:date="2018-12-04T09:28:00Z" w:initials="e">
    <w:p w14:paraId="57D5B8E1" w14:textId="77777777" w:rsidR="004E2121" w:rsidRDefault="004E2121" w:rsidP="008C372D">
      <w:pPr>
        <w:pStyle w:val="CommentText"/>
      </w:pPr>
      <w:r>
        <w:rPr>
          <w:rStyle w:val="CommentReference"/>
        </w:rPr>
        <w:annotationRef/>
      </w:r>
      <w:r>
        <w:t>Upper figure doesn’t allow discrimination between tagging and recapture as both are white. Change labels to “Tagged” and “Recaptured”.</w:t>
      </w:r>
    </w:p>
  </w:comment>
  <w:comment w:id="321" w:author="Stephen Scherrer [2]" w:date="2019-02-23T12:03:00Z" w:initials="SS">
    <w:p w14:paraId="2979CC22" w14:textId="7E664F70" w:rsidR="004E2121" w:rsidRDefault="004E2121">
      <w:pPr>
        <w:pStyle w:val="CommentText"/>
      </w:pPr>
      <w:r>
        <w:rPr>
          <w:rStyle w:val="CommentReference"/>
        </w:rPr>
        <w:annotationRef/>
      </w:r>
      <w:r>
        <w:t>Wait… what? How are both white? One is red and the other blue…</w:t>
      </w:r>
    </w:p>
  </w:comment>
  <w:comment w:id="325" w:author="ecf" w:date="2018-12-04T10:09:00Z" w:initials="e">
    <w:p w14:paraId="3D227E2F" w14:textId="77777777" w:rsidR="004E2121" w:rsidRDefault="004E2121"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24" w:author="Stephen Scherrer [2]" w:date="2019-02-23T12:06:00Z" w:initials="SS">
    <w:p w14:paraId="24FF38CC" w14:textId="44D2E58D" w:rsidR="004E2121" w:rsidRDefault="004E2121">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4A9CAA" w15:done="0"/>
  <w15:commentEx w15:paraId="1968DD95" w15:done="0"/>
  <w15:commentEx w15:paraId="67095CF7" w15:done="1"/>
  <w15:commentEx w15:paraId="6D4066A4" w15:paraIdParent="67095CF7" w15:done="1"/>
  <w15:commentEx w15:paraId="5AAE8588" w15:paraIdParent="67095CF7" w15:done="1"/>
  <w15:commentEx w15:paraId="496CB418" w15:paraIdParent="67095CF7" w15:done="1"/>
  <w15:commentEx w15:paraId="7445983B" w15:done="0"/>
  <w15:commentEx w15:paraId="2CEE09DE" w15:paraIdParent="7445983B" w15:done="0"/>
  <w15:commentEx w15:paraId="42FD5BFF" w15:done="0"/>
  <w15:commentEx w15:paraId="0CBF1105" w15:done="0"/>
  <w15:commentEx w15:paraId="18FC95F4" w15:done="0"/>
  <w15:commentEx w15:paraId="2D1180C4" w15:done="0"/>
  <w15:commentEx w15:paraId="1385B1DA" w15:done="0"/>
  <w15:commentEx w15:paraId="0B04B916" w15:done="0"/>
  <w15:commentEx w15:paraId="4F3D4002" w15:done="1"/>
  <w15:commentEx w15:paraId="7BCD5D59" w15:done="1"/>
  <w15:commentEx w15:paraId="10830A42" w15:done="0"/>
  <w15:commentEx w15:paraId="0E2D4140" w15:done="0"/>
  <w15:commentEx w15:paraId="792CDB5C" w15:paraIdParent="0E2D4140" w15:done="0"/>
  <w15:commentEx w15:paraId="48E85195" w15:done="0"/>
  <w15:commentEx w15:paraId="138E9008" w15:done="0"/>
  <w15:commentEx w15:paraId="5F3840A5" w15:done="0"/>
  <w15:commentEx w15:paraId="0C14ED8F" w15:done="1"/>
  <w15:commentEx w15:paraId="19EA44D8" w15:done="1"/>
  <w15:commentEx w15:paraId="4B5FC74B" w15:done="0"/>
  <w15:commentEx w15:paraId="5A6BAB3D" w15:paraIdParent="4B5FC74B" w15:done="0"/>
  <w15:commentEx w15:paraId="346D6442" w15:done="1"/>
  <w15:commentEx w15:paraId="63AC13E9" w15:done="0"/>
  <w15:commentEx w15:paraId="5B84CCFA" w15:done="0"/>
  <w15:commentEx w15:paraId="701ED91F" w15:done="1"/>
  <w15:commentEx w15:paraId="7208748A" w15:paraIdParent="701ED91F" w15:done="1"/>
  <w15:commentEx w15:paraId="0E10A25D" w15:done="0"/>
  <w15:commentEx w15:paraId="2F317FA9" w15:done="0"/>
  <w15:commentEx w15:paraId="18FB40E0" w15:done="1"/>
  <w15:commentEx w15:paraId="79F499FA" w15:done="0"/>
  <w15:commentEx w15:paraId="37C40C66" w15:paraIdParent="79F499FA" w15:done="0"/>
  <w15:commentEx w15:paraId="771C7334" w15:done="0"/>
  <w15:commentEx w15:paraId="197C7D0A" w15:done="0"/>
  <w15:commentEx w15:paraId="57D5B8E1" w15:done="0"/>
  <w15:commentEx w15:paraId="2979CC22" w15:paraIdParent="57D5B8E1" w15:done="0"/>
  <w15:commentEx w15:paraId="3D227E2F" w15:done="0"/>
  <w15:commentEx w15:paraId="24FF38CC" w15:paraIdParent="3D227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4A9CAA" w16cid:durableId="1FB0D408"/>
  <w16cid:commentId w16cid:paraId="1968DD95" w16cid:durableId="1FB0D409"/>
  <w16cid:commentId w16cid:paraId="67095CF7" w16cid:durableId="1E0C438C"/>
  <w16cid:commentId w16cid:paraId="6D4066A4" w16cid:durableId="1E7F189B"/>
  <w16cid:commentId w16cid:paraId="5AAE8588" w16cid:durableId="201529F9"/>
  <w16cid:commentId w16cid:paraId="496CB418" w16cid:durableId="201A6A73"/>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2D1180C4" w16cid:durableId="1FB0D410"/>
  <w16cid:commentId w16cid:paraId="1385B1DA" w16cid:durableId="1FB0D411"/>
  <w16cid:commentId w16cid:paraId="0B04B916" w16cid:durableId="1FB0D412"/>
  <w16cid:commentId w16cid:paraId="4F3D4002" w16cid:durableId="1FB0D414"/>
  <w16cid:commentId w16cid:paraId="7BCD5D59" w16cid:durableId="1FB0D415"/>
  <w16cid:commentId w16cid:paraId="10830A42" w16cid:durableId="1FB0D416"/>
  <w16cid:commentId w16cid:paraId="0E2D4140" w16cid:durableId="1FB0D417"/>
  <w16cid:commentId w16cid:paraId="792CDB5C" w16cid:durableId="20112ABB"/>
  <w16cid:commentId w16cid:paraId="48E85195" w16cid:durableId="1FB0D418"/>
  <w16cid:commentId w16cid:paraId="138E9008" w16cid:durableId="1FB0D419"/>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346D6442" w16cid:durableId="1FB0D41E"/>
  <w16cid:commentId w16cid:paraId="63AC13E9" w16cid:durableId="1FB0D41F"/>
  <w16cid:commentId w16cid:paraId="5B84CCFA" w16cid:durableId="1FB0D420"/>
  <w16cid:commentId w16cid:paraId="701ED91F" w16cid:durableId="201A6A68"/>
  <w16cid:commentId w16cid:paraId="7208748A" w16cid:durableId="20190668"/>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197C7D0A" w16cid:durableId="1FB0D429"/>
  <w16cid:commentId w16cid:paraId="57D5B8E1" w16cid:durableId="1FB0D42A"/>
  <w16cid:commentId w16cid:paraId="2979CC22" w16cid:durableId="201BB4F4"/>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AD" w15:userId="S::scherrer@hawaii.edu::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07CB"/>
    <w:rsid w:val="00011071"/>
    <w:rsid w:val="000158FC"/>
    <w:rsid w:val="00017D5C"/>
    <w:rsid w:val="00021312"/>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4680A"/>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A0023"/>
    <w:rsid w:val="002A0043"/>
    <w:rsid w:val="002A4442"/>
    <w:rsid w:val="002A51DF"/>
    <w:rsid w:val="002A6DA1"/>
    <w:rsid w:val="002B26F8"/>
    <w:rsid w:val="002B53F4"/>
    <w:rsid w:val="002B5751"/>
    <w:rsid w:val="002B5E85"/>
    <w:rsid w:val="002B60B8"/>
    <w:rsid w:val="002D0B95"/>
    <w:rsid w:val="002D322F"/>
    <w:rsid w:val="002D42C4"/>
    <w:rsid w:val="002D4923"/>
    <w:rsid w:val="002F01E9"/>
    <w:rsid w:val="002F2F62"/>
    <w:rsid w:val="002F3E94"/>
    <w:rsid w:val="002F4265"/>
    <w:rsid w:val="002F4918"/>
    <w:rsid w:val="003000F9"/>
    <w:rsid w:val="00303802"/>
    <w:rsid w:val="00304B77"/>
    <w:rsid w:val="003052A2"/>
    <w:rsid w:val="0030647A"/>
    <w:rsid w:val="003068BF"/>
    <w:rsid w:val="00312DAA"/>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335E"/>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B0138"/>
    <w:rsid w:val="005B02B5"/>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A54"/>
    <w:rsid w:val="00613C57"/>
    <w:rsid w:val="00616E9D"/>
    <w:rsid w:val="00617051"/>
    <w:rsid w:val="006219AB"/>
    <w:rsid w:val="00622878"/>
    <w:rsid w:val="00622A71"/>
    <w:rsid w:val="00622CAF"/>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244"/>
    <w:rsid w:val="00687556"/>
    <w:rsid w:val="00687813"/>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181"/>
    <w:rsid w:val="006E1BAD"/>
    <w:rsid w:val="006E1FFD"/>
    <w:rsid w:val="006E317D"/>
    <w:rsid w:val="006E4FB4"/>
    <w:rsid w:val="006E6F3F"/>
    <w:rsid w:val="006E78E7"/>
    <w:rsid w:val="006F212F"/>
    <w:rsid w:val="006F5285"/>
    <w:rsid w:val="006F6999"/>
    <w:rsid w:val="006F6F99"/>
    <w:rsid w:val="006F7243"/>
    <w:rsid w:val="006F7B59"/>
    <w:rsid w:val="00700AED"/>
    <w:rsid w:val="00703FAC"/>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4015"/>
    <w:rsid w:val="00747F4C"/>
    <w:rsid w:val="00750282"/>
    <w:rsid w:val="00752FD1"/>
    <w:rsid w:val="00753A63"/>
    <w:rsid w:val="007541D2"/>
    <w:rsid w:val="007554DC"/>
    <w:rsid w:val="007606E7"/>
    <w:rsid w:val="00761852"/>
    <w:rsid w:val="007655B0"/>
    <w:rsid w:val="00772190"/>
    <w:rsid w:val="00772BC1"/>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6EE6"/>
    <w:rsid w:val="007F7716"/>
    <w:rsid w:val="00800E29"/>
    <w:rsid w:val="008035AB"/>
    <w:rsid w:val="008041CD"/>
    <w:rsid w:val="008125F7"/>
    <w:rsid w:val="00812865"/>
    <w:rsid w:val="0081392F"/>
    <w:rsid w:val="00814401"/>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41F1"/>
    <w:rsid w:val="009D4A94"/>
    <w:rsid w:val="009D70BE"/>
    <w:rsid w:val="009D7176"/>
    <w:rsid w:val="009D7390"/>
    <w:rsid w:val="009D78C7"/>
    <w:rsid w:val="009E3668"/>
    <w:rsid w:val="009E52D5"/>
    <w:rsid w:val="009E5B8B"/>
    <w:rsid w:val="009E60E6"/>
    <w:rsid w:val="009E6B70"/>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A7409"/>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5AC1"/>
    <w:rsid w:val="00BF7DCD"/>
    <w:rsid w:val="00C041C8"/>
    <w:rsid w:val="00C05C19"/>
    <w:rsid w:val="00C076B3"/>
    <w:rsid w:val="00C108BE"/>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71C5"/>
    <w:rsid w:val="00E907ED"/>
    <w:rsid w:val="00E909CE"/>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29FA"/>
    <w:rsid w:val="00EF3631"/>
    <w:rsid w:val="00EF36C1"/>
    <w:rsid w:val="00EF5309"/>
    <w:rsid w:val="00EF611B"/>
    <w:rsid w:val="00EF61DA"/>
    <w:rsid w:val="00EF6ED1"/>
    <w:rsid w:val="00F05D54"/>
    <w:rsid w:val="00F066C9"/>
    <w:rsid w:val="00F1281D"/>
    <w:rsid w:val="00F174B7"/>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1201"/>
    <w:rsid w:val="00F9506F"/>
    <w:rsid w:val="00F95D05"/>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nul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8222CA-C4FF-6445-8513-72008ADF9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36</Pages>
  <Words>26445</Words>
  <Characters>15074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2</cp:revision>
  <cp:lastPrinted>2017-11-17T18:44:00Z</cp:lastPrinted>
  <dcterms:created xsi:type="dcterms:W3CDTF">2019-02-15T23:52:00Z</dcterms:created>
  <dcterms:modified xsi:type="dcterms:W3CDTF">2019-02-2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